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927812" w14:textId="7ACBEB1B" w:rsidR="00751443" w:rsidRDefault="00AC0DD8" w:rsidP="00B60F1A">
      <w:pPr>
        <w:pStyle w:val="Title"/>
        <w:spacing w:line="360" w:lineRule="auto"/>
        <w:jc w:val="both"/>
      </w:pPr>
      <w:r>
        <w:t>Chapter 2 –</w:t>
      </w:r>
      <w:r w:rsidR="00034B85">
        <w:t xml:space="preserve"> Theory</w:t>
      </w:r>
    </w:p>
    <w:p w14:paraId="2E4D4EE8" w14:textId="4F928936" w:rsidR="00751443" w:rsidRDefault="004B7465" w:rsidP="00B60F1A">
      <w:pPr>
        <w:spacing w:line="360" w:lineRule="auto"/>
        <w:jc w:val="both"/>
      </w:pPr>
      <w:r>
        <w:t>In this chapter w</w:t>
      </w:r>
      <w:r w:rsidR="00751443">
        <w:t>e are going to take a closer look at core web technologies</w:t>
      </w:r>
      <w:r w:rsidR="00E805DC">
        <w:t xml:space="preserve"> and concepts </w:t>
      </w:r>
      <w:r w:rsidR="00751443">
        <w:t>such as HTML, CS</w:t>
      </w:r>
      <w:r w:rsidR="00E805DC">
        <w:t xml:space="preserve">S, </w:t>
      </w:r>
      <w:r w:rsidR="00751443">
        <w:t>JavaScript</w:t>
      </w:r>
      <w:r w:rsidR="00856AEF">
        <w:t>, which are key to understanding the thesis</w:t>
      </w:r>
      <w:r w:rsidR="00070B70">
        <w:t>. We will also elaborate on</w:t>
      </w:r>
      <w:r w:rsidR="00751443">
        <w:t xml:space="preserve"> technologies that are important in understanding</w:t>
      </w:r>
      <w:r w:rsidR="006D5637">
        <w:t xml:space="preserve"> device detection as a general concept, as well as</w:t>
      </w:r>
      <w:r w:rsidR="00751443">
        <w:t xml:space="preserve"> the </w:t>
      </w:r>
      <w:r w:rsidR="006D5637">
        <w:t xml:space="preserve">implementation of the Detector </w:t>
      </w:r>
      <w:r w:rsidR="00751443">
        <w:t>system</w:t>
      </w:r>
      <w:r w:rsidR="006D5637">
        <w:t xml:space="preserve">, </w:t>
      </w:r>
      <w:r w:rsidR="00751443">
        <w:t>which we are going to discuss in later chapters.</w:t>
      </w:r>
      <w:r w:rsidR="00E4611C">
        <w:t xml:space="preserve"> Related work is </w:t>
      </w:r>
      <w:r w:rsidR="006D37F1">
        <w:t>presented at the end of the chapter to provide an overview of similar projects and implementations.</w:t>
      </w:r>
    </w:p>
    <w:p w14:paraId="740F80A2" w14:textId="08559117" w:rsidR="00AC0DD8" w:rsidRDefault="00EC4F10" w:rsidP="00B60F1A">
      <w:pPr>
        <w:pStyle w:val="Heading1"/>
        <w:spacing w:line="360" w:lineRule="auto"/>
        <w:jc w:val="both"/>
      </w:pPr>
      <w:r>
        <w:t>Technologies</w:t>
      </w:r>
    </w:p>
    <w:p w14:paraId="7C652D63" w14:textId="083863F4" w:rsidR="00EF3671" w:rsidRDefault="00EF3671" w:rsidP="00B60F1A">
      <w:pPr>
        <w:pStyle w:val="Heading2"/>
        <w:spacing w:line="360" w:lineRule="auto"/>
        <w:jc w:val="both"/>
      </w:pPr>
      <w:r>
        <w:t>Hypertext Markup Language (HTML)</w:t>
      </w:r>
    </w:p>
    <w:p w14:paraId="3932CBF3" w14:textId="38381732" w:rsidR="000F785E" w:rsidRDefault="000F785E" w:rsidP="00B60F1A">
      <w:pPr>
        <w:spacing w:line="360" w:lineRule="auto"/>
        <w:jc w:val="both"/>
      </w:pPr>
      <w:r>
        <w:rPr>
          <w:noProof/>
        </w:rPr>
        <mc:AlternateContent>
          <mc:Choice Requires="wpg">
            <w:drawing>
              <wp:anchor distT="0" distB="0" distL="114300" distR="114300" simplePos="0" relativeHeight="251659264" behindDoc="0" locked="0" layoutInCell="1" allowOverlap="1" wp14:anchorId="1BA4EC86" wp14:editId="4B963AE7">
                <wp:simplePos x="0" y="0"/>
                <wp:positionH relativeFrom="margin">
                  <wp:align>center</wp:align>
                </wp:positionH>
                <wp:positionV relativeFrom="paragraph">
                  <wp:posOffset>3856990</wp:posOffset>
                </wp:positionV>
                <wp:extent cx="4686300" cy="1828800"/>
                <wp:effectExtent l="0" t="0" r="12700" b="0"/>
                <wp:wrapTopAndBottom/>
                <wp:docPr id="19" name="Group 19"/>
                <wp:cNvGraphicFramePr/>
                <a:graphic xmlns:a="http://schemas.openxmlformats.org/drawingml/2006/main">
                  <a:graphicData uri="http://schemas.microsoft.com/office/word/2010/wordprocessingGroup">
                    <wpg:wgp>
                      <wpg:cNvGrpSpPr/>
                      <wpg:grpSpPr>
                        <a:xfrm>
                          <a:off x="0" y="0"/>
                          <a:ext cx="4686300" cy="1828800"/>
                          <a:chOff x="0" y="0"/>
                          <a:chExt cx="4686300" cy="1828800"/>
                        </a:xfrm>
                      </wpg:grpSpPr>
                      <wps:wsp>
                        <wps:cNvPr id="3" name="Text Box 3"/>
                        <wps:cNvSpPr txBox="1"/>
                        <wps:spPr>
                          <a:xfrm>
                            <a:off x="0" y="0"/>
                            <a:ext cx="4679950" cy="1511935"/>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1263DF69" w14:textId="77777777" w:rsidR="0017377A" w:rsidRPr="000048F2" w:rsidRDefault="0017377A" w:rsidP="007D491D">
                              <w:pPr>
                                <w:rPr>
                                  <w:rFonts w:ascii="Consolas" w:hAnsi="Consolas"/>
                                  <w:sz w:val="20"/>
                                  <w:szCs w:val="20"/>
                                </w:rPr>
                              </w:pPr>
                              <w:r w:rsidRPr="000048F2">
                                <w:rPr>
                                  <w:rFonts w:ascii="Consolas" w:hAnsi="Consolas"/>
                                  <w:sz w:val="20"/>
                                  <w:szCs w:val="20"/>
                                </w:rPr>
                                <w:t>&lt;!DOCTYPE html&gt;</w:t>
                              </w:r>
                            </w:p>
                            <w:p w14:paraId="1C7E73E6" w14:textId="77777777" w:rsidR="0017377A" w:rsidRPr="000048F2" w:rsidRDefault="0017377A" w:rsidP="007D491D">
                              <w:pPr>
                                <w:rPr>
                                  <w:rFonts w:ascii="Consolas" w:hAnsi="Consolas"/>
                                  <w:sz w:val="20"/>
                                  <w:szCs w:val="20"/>
                                </w:rPr>
                              </w:pPr>
                              <w:r w:rsidRPr="000048F2">
                                <w:rPr>
                                  <w:rFonts w:ascii="Consolas" w:hAnsi="Consolas"/>
                                  <w:sz w:val="20"/>
                                  <w:szCs w:val="20"/>
                                </w:rPr>
                                <w:t>&lt;html&gt;</w:t>
                              </w:r>
                            </w:p>
                            <w:p w14:paraId="3A30ED3C" w14:textId="77777777" w:rsidR="0017377A" w:rsidRPr="000048F2" w:rsidRDefault="0017377A" w:rsidP="007D491D">
                              <w:pPr>
                                <w:rPr>
                                  <w:rFonts w:ascii="Consolas" w:hAnsi="Consolas"/>
                                  <w:sz w:val="20"/>
                                  <w:szCs w:val="20"/>
                                </w:rPr>
                              </w:pPr>
                              <w:r w:rsidRPr="000048F2">
                                <w:rPr>
                                  <w:rFonts w:ascii="Consolas" w:hAnsi="Consolas"/>
                                  <w:sz w:val="20"/>
                                  <w:szCs w:val="20"/>
                                </w:rPr>
                                <w:t xml:space="preserve">  &lt;head&gt;</w:t>
                              </w:r>
                            </w:p>
                            <w:p w14:paraId="0209F6DC" w14:textId="77777777" w:rsidR="0017377A" w:rsidRPr="000048F2" w:rsidRDefault="0017377A" w:rsidP="007D491D">
                              <w:pPr>
                                <w:rPr>
                                  <w:rFonts w:ascii="Consolas" w:hAnsi="Consolas"/>
                                  <w:sz w:val="20"/>
                                  <w:szCs w:val="20"/>
                                </w:rPr>
                              </w:pPr>
                              <w:r w:rsidRPr="000048F2">
                                <w:rPr>
                                  <w:rFonts w:ascii="Consolas" w:hAnsi="Consolas"/>
                                  <w:sz w:val="20"/>
                                  <w:szCs w:val="20"/>
                                </w:rPr>
                                <w:t xml:space="preserve">    &lt;title&gt;Hello HTML&lt;/title&gt;</w:t>
                              </w:r>
                            </w:p>
                            <w:p w14:paraId="53500427" w14:textId="77777777" w:rsidR="0017377A" w:rsidRPr="000048F2" w:rsidRDefault="0017377A" w:rsidP="007D491D">
                              <w:pPr>
                                <w:rPr>
                                  <w:rFonts w:ascii="Consolas" w:hAnsi="Consolas"/>
                                  <w:sz w:val="20"/>
                                  <w:szCs w:val="20"/>
                                </w:rPr>
                              </w:pPr>
                              <w:r w:rsidRPr="000048F2">
                                <w:rPr>
                                  <w:rFonts w:ascii="Consolas" w:hAnsi="Consolas"/>
                                  <w:sz w:val="20"/>
                                  <w:szCs w:val="20"/>
                                </w:rPr>
                                <w:t xml:space="preserve">  &lt;/head&gt;</w:t>
                              </w:r>
                            </w:p>
                            <w:p w14:paraId="3FBC28C8" w14:textId="77777777" w:rsidR="0017377A" w:rsidRPr="000048F2" w:rsidRDefault="0017377A" w:rsidP="007D491D">
                              <w:pPr>
                                <w:rPr>
                                  <w:rFonts w:ascii="Consolas" w:hAnsi="Consolas"/>
                                  <w:sz w:val="20"/>
                                  <w:szCs w:val="20"/>
                                </w:rPr>
                              </w:pPr>
                              <w:r w:rsidRPr="000048F2">
                                <w:rPr>
                                  <w:rFonts w:ascii="Consolas" w:hAnsi="Consolas"/>
                                  <w:sz w:val="20"/>
                                  <w:szCs w:val="20"/>
                                </w:rPr>
                                <w:t xml:space="preserve">  &lt;body&gt;</w:t>
                              </w:r>
                            </w:p>
                            <w:p w14:paraId="30755E9E" w14:textId="77777777" w:rsidR="0017377A" w:rsidRPr="000048F2" w:rsidRDefault="0017377A" w:rsidP="007D491D">
                              <w:pPr>
                                <w:rPr>
                                  <w:rFonts w:ascii="Consolas" w:hAnsi="Consolas"/>
                                  <w:sz w:val="20"/>
                                  <w:szCs w:val="20"/>
                                </w:rPr>
                              </w:pPr>
                              <w:r w:rsidRPr="000048F2">
                                <w:rPr>
                                  <w:rFonts w:ascii="Consolas" w:hAnsi="Consolas"/>
                                  <w:sz w:val="20"/>
                                  <w:szCs w:val="20"/>
                                </w:rPr>
                                <w:t xml:space="preserve">    &lt;p&gt;Hello World!&lt;/p&gt;</w:t>
                              </w:r>
                            </w:p>
                            <w:p w14:paraId="21BBA4B3" w14:textId="77777777" w:rsidR="0017377A" w:rsidRPr="000048F2" w:rsidRDefault="0017377A" w:rsidP="007D491D">
                              <w:pPr>
                                <w:rPr>
                                  <w:rFonts w:ascii="Consolas" w:hAnsi="Consolas"/>
                                  <w:sz w:val="20"/>
                                  <w:szCs w:val="20"/>
                                </w:rPr>
                              </w:pPr>
                              <w:r w:rsidRPr="000048F2">
                                <w:rPr>
                                  <w:rFonts w:ascii="Consolas" w:hAnsi="Consolas"/>
                                  <w:sz w:val="20"/>
                                  <w:szCs w:val="20"/>
                                </w:rPr>
                                <w:t xml:space="preserve">  &lt;/body&gt;</w:t>
                              </w:r>
                            </w:p>
                            <w:p w14:paraId="36AA1D93" w14:textId="77777777" w:rsidR="0017377A" w:rsidRPr="000048F2" w:rsidRDefault="0017377A" w:rsidP="007D491D">
                              <w:pPr>
                                <w:rPr>
                                  <w:rFonts w:ascii="Consolas" w:hAnsi="Consolas"/>
                                  <w:sz w:val="20"/>
                                  <w:szCs w:val="20"/>
                                </w:rPr>
                              </w:pPr>
                              <w:r w:rsidRPr="000048F2">
                                <w:rPr>
                                  <w:rFonts w:ascii="Consolas" w:hAnsi="Consolas"/>
                                  <w:sz w:val="20"/>
                                  <w:szCs w:val="20"/>
                                </w:rPr>
                                <w:t>&lt;/html&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Text Box 1"/>
                        <wps:cNvSpPr txBox="1"/>
                        <wps:spPr>
                          <a:xfrm>
                            <a:off x="0" y="1567815"/>
                            <a:ext cx="468630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73D733C" w14:textId="77777777" w:rsidR="0017377A" w:rsidRDefault="0017377A" w:rsidP="007D491D">
                              <w:pPr>
                                <w:pStyle w:val="Caption"/>
                              </w:pPr>
                              <w:bookmarkStart w:id="0" w:name="_Ref217458642"/>
                              <w:r>
                                <w:t xml:space="preserve">Code Snippet </w:t>
                              </w:r>
                              <w:fldSimple w:instr=" SEQ Code_Snippet \* ARABIC ">
                                <w:r w:rsidR="005C5D38">
                                  <w:rPr>
                                    <w:noProof/>
                                  </w:rPr>
                                  <w:t>1</w:t>
                                </w:r>
                              </w:fldSimple>
                              <w:bookmarkEnd w:id="0"/>
                              <w:r>
                                <w:t xml:space="preserve">: A Minimal HTML document with a title and a paragraph of tex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19" o:spid="_x0000_s1026" style="position:absolute;left:0;text-align:left;margin-left:0;margin-top:303.7pt;width:369pt;height:2in;z-index:251659264;mso-position-horizontal:center;mso-position-horizontal-relative:margin" coordsize="4686300,18288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">
                <v:shapetype id="_x0000_t202" coordsize="21600,21600" o:spt="202" path="m0,0l0,21600,21600,21600,21600,0xe">
                  <v:stroke joinstyle="miter"/>
                  <v:path gradientshapeok="t" o:connecttype="rect"/>
                </v:shapetype>
                <v:shape id="Text Box 3" o:spid="_x0000_s1027" type="#_x0000_t202" style="position:absolute;width:4679950;height:15119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bw+RvgAA&#10;ANoAAAAPAAAAZHJzL2Rvd25yZXYueG1sRI/NCsIwEITvgu8QVvCmqQoi1ShSFD0J/uB5bda22GxK&#10;E2t9eyMIHoeZ+YZZrFpTioZqV1hWMBpGIIhTqwvOFFzO28EMhPPIGkvLpOBNDlbLbmeBsbYvPlJz&#10;8pkIEHYxKsi9r2IpXZqTQTe0FXHw7rY26IOsM6lrfAW4KeU4iqbSYMFhIceKkpzSx+lpFCRRsnXN&#10;bnSbvm3xuM42fKjSnVL9Xrueg/DU+n/4195rBRP4Xgk3QC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o28Pkb4AAADaAAAADwAAAAAAAAAAAAAAAACXAgAAZHJzL2Rvd25yZXYu&#10;eG1sUEsFBgAAAAAEAAQA9QAAAIIDAAAAAA==&#10;" fillcolor="white [3201]" strokecolor="#4f81bd [3204]" strokeweight="2pt">
                  <v:textbox>
                    <w:txbxContent>
                      <w:p w14:paraId="1263DF69" w14:textId="77777777" w:rsidR="0017377A" w:rsidRPr="000048F2" w:rsidRDefault="0017377A" w:rsidP="007D491D">
                        <w:pPr>
                          <w:rPr>
                            <w:rFonts w:ascii="Consolas" w:hAnsi="Consolas"/>
                            <w:sz w:val="20"/>
                            <w:szCs w:val="20"/>
                          </w:rPr>
                        </w:pPr>
                        <w:r w:rsidRPr="000048F2">
                          <w:rPr>
                            <w:rFonts w:ascii="Consolas" w:hAnsi="Consolas"/>
                            <w:sz w:val="20"/>
                            <w:szCs w:val="20"/>
                          </w:rPr>
                          <w:t>&lt;!DOCTYPE html&gt;</w:t>
                        </w:r>
                      </w:p>
                      <w:p w14:paraId="1C7E73E6" w14:textId="77777777" w:rsidR="0017377A" w:rsidRPr="000048F2" w:rsidRDefault="0017377A" w:rsidP="007D491D">
                        <w:pPr>
                          <w:rPr>
                            <w:rFonts w:ascii="Consolas" w:hAnsi="Consolas"/>
                            <w:sz w:val="20"/>
                            <w:szCs w:val="20"/>
                          </w:rPr>
                        </w:pPr>
                        <w:r w:rsidRPr="000048F2">
                          <w:rPr>
                            <w:rFonts w:ascii="Consolas" w:hAnsi="Consolas"/>
                            <w:sz w:val="20"/>
                            <w:szCs w:val="20"/>
                          </w:rPr>
                          <w:t>&lt;html&gt;</w:t>
                        </w:r>
                      </w:p>
                      <w:p w14:paraId="3A30ED3C" w14:textId="77777777" w:rsidR="0017377A" w:rsidRPr="000048F2" w:rsidRDefault="0017377A" w:rsidP="007D491D">
                        <w:pPr>
                          <w:rPr>
                            <w:rFonts w:ascii="Consolas" w:hAnsi="Consolas"/>
                            <w:sz w:val="20"/>
                            <w:szCs w:val="20"/>
                          </w:rPr>
                        </w:pPr>
                        <w:r w:rsidRPr="000048F2">
                          <w:rPr>
                            <w:rFonts w:ascii="Consolas" w:hAnsi="Consolas"/>
                            <w:sz w:val="20"/>
                            <w:szCs w:val="20"/>
                          </w:rPr>
                          <w:t xml:space="preserve">  &lt;head&gt;</w:t>
                        </w:r>
                      </w:p>
                      <w:p w14:paraId="0209F6DC" w14:textId="77777777" w:rsidR="0017377A" w:rsidRPr="000048F2" w:rsidRDefault="0017377A" w:rsidP="007D491D">
                        <w:pPr>
                          <w:rPr>
                            <w:rFonts w:ascii="Consolas" w:hAnsi="Consolas"/>
                            <w:sz w:val="20"/>
                            <w:szCs w:val="20"/>
                          </w:rPr>
                        </w:pPr>
                        <w:r w:rsidRPr="000048F2">
                          <w:rPr>
                            <w:rFonts w:ascii="Consolas" w:hAnsi="Consolas"/>
                            <w:sz w:val="20"/>
                            <w:szCs w:val="20"/>
                          </w:rPr>
                          <w:t xml:space="preserve">    &lt;title&gt;Hello HTML&lt;/title&gt;</w:t>
                        </w:r>
                      </w:p>
                      <w:p w14:paraId="53500427" w14:textId="77777777" w:rsidR="0017377A" w:rsidRPr="000048F2" w:rsidRDefault="0017377A" w:rsidP="007D491D">
                        <w:pPr>
                          <w:rPr>
                            <w:rFonts w:ascii="Consolas" w:hAnsi="Consolas"/>
                            <w:sz w:val="20"/>
                            <w:szCs w:val="20"/>
                          </w:rPr>
                        </w:pPr>
                        <w:r w:rsidRPr="000048F2">
                          <w:rPr>
                            <w:rFonts w:ascii="Consolas" w:hAnsi="Consolas"/>
                            <w:sz w:val="20"/>
                            <w:szCs w:val="20"/>
                          </w:rPr>
                          <w:t xml:space="preserve">  &lt;/head&gt;</w:t>
                        </w:r>
                      </w:p>
                      <w:p w14:paraId="3FBC28C8" w14:textId="77777777" w:rsidR="0017377A" w:rsidRPr="000048F2" w:rsidRDefault="0017377A" w:rsidP="007D491D">
                        <w:pPr>
                          <w:rPr>
                            <w:rFonts w:ascii="Consolas" w:hAnsi="Consolas"/>
                            <w:sz w:val="20"/>
                            <w:szCs w:val="20"/>
                          </w:rPr>
                        </w:pPr>
                        <w:r w:rsidRPr="000048F2">
                          <w:rPr>
                            <w:rFonts w:ascii="Consolas" w:hAnsi="Consolas"/>
                            <w:sz w:val="20"/>
                            <w:szCs w:val="20"/>
                          </w:rPr>
                          <w:t xml:space="preserve">  &lt;body&gt;</w:t>
                        </w:r>
                      </w:p>
                      <w:p w14:paraId="30755E9E" w14:textId="77777777" w:rsidR="0017377A" w:rsidRPr="000048F2" w:rsidRDefault="0017377A" w:rsidP="007D491D">
                        <w:pPr>
                          <w:rPr>
                            <w:rFonts w:ascii="Consolas" w:hAnsi="Consolas"/>
                            <w:sz w:val="20"/>
                            <w:szCs w:val="20"/>
                          </w:rPr>
                        </w:pPr>
                        <w:r w:rsidRPr="000048F2">
                          <w:rPr>
                            <w:rFonts w:ascii="Consolas" w:hAnsi="Consolas"/>
                            <w:sz w:val="20"/>
                            <w:szCs w:val="20"/>
                          </w:rPr>
                          <w:t xml:space="preserve">    &lt;p&gt;Hello World!&lt;/p&gt;</w:t>
                        </w:r>
                      </w:p>
                      <w:p w14:paraId="21BBA4B3" w14:textId="77777777" w:rsidR="0017377A" w:rsidRPr="000048F2" w:rsidRDefault="0017377A" w:rsidP="007D491D">
                        <w:pPr>
                          <w:rPr>
                            <w:rFonts w:ascii="Consolas" w:hAnsi="Consolas"/>
                            <w:sz w:val="20"/>
                            <w:szCs w:val="20"/>
                          </w:rPr>
                        </w:pPr>
                        <w:r w:rsidRPr="000048F2">
                          <w:rPr>
                            <w:rFonts w:ascii="Consolas" w:hAnsi="Consolas"/>
                            <w:sz w:val="20"/>
                            <w:szCs w:val="20"/>
                          </w:rPr>
                          <w:t xml:space="preserve">  &lt;/body&gt;</w:t>
                        </w:r>
                      </w:p>
                      <w:p w14:paraId="36AA1D93" w14:textId="77777777" w:rsidR="0017377A" w:rsidRPr="000048F2" w:rsidRDefault="0017377A" w:rsidP="007D491D">
                        <w:pPr>
                          <w:rPr>
                            <w:rFonts w:ascii="Consolas" w:hAnsi="Consolas"/>
                            <w:sz w:val="20"/>
                            <w:szCs w:val="20"/>
                          </w:rPr>
                        </w:pPr>
                        <w:r w:rsidRPr="000048F2">
                          <w:rPr>
                            <w:rFonts w:ascii="Consolas" w:hAnsi="Consolas"/>
                            <w:sz w:val="20"/>
                            <w:szCs w:val="20"/>
                          </w:rPr>
                          <w:t>&lt;/html&gt;</w:t>
                        </w:r>
                      </w:p>
                    </w:txbxContent>
                  </v:textbox>
                </v:shape>
                <v:shape id="Text Box 1" o:spid="_x0000_s1028" type="#_x0000_t202" style="position:absolute;top:1567815;width:468630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1sSkwgAA&#10;ANoAAAAPAAAAZHJzL2Rvd25yZXYueG1sRE9NawIxEL0L/Q9hCr1IzVZFymoUkQptL+LqxduwGTfb&#10;biZLktXtvzdCwdPweJ+zWPW2ERfyoXas4G2UgSAuna65UnA8bF/fQYSIrLFxTAr+KMBq+TRYYK7d&#10;lfd0KWIlUgiHHBWYGNtcylAashhGriVO3Nl5izFBX0nt8ZrCbSPHWTaTFmtODQZb2hgqf4vOKthN&#10;Tzsz7M4f3+vpxH8du83spyqUennu13MQkfr4EP+7P3WaD/dX7lcub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zWxKTCAAAA2gAAAA8AAAAAAAAAAAAAAAAAlwIAAGRycy9kb3du&#10;cmV2LnhtbFBLBQYAAAAABAAEAPUAAACGAwAAAAA=&#10;" stroked="f">
                  <v:textbox style="mso-fit-shape-to-text:t" inset="0,0,0,0">
                    <w:txbxContent>
                      <w:p w14:paraId="373D733C" w14:textId="77777777" w:rsidR="0017377A" w:rsidRDefault="0017377A" w:rsidP="007D491D">
                        <w:pPr>
                          <w:pStyle w:val="Caption"/>
                        </w:pPr>
                        <w:bookmarkStart w:id="1" w:name="_Ref217458642"/>
                        <w:r>
                          <w:t xml:space="preserve">Code Snippet </w:t>
                        </w:r>
                        <w:fldSimple w:instr=" SEQ Code_Snippet \* ARABIC ">
                          <w:r w:rsidR="005C5D38">
                            <w:rPr>
                              <w:noProof/>
                            </w:rPr>
                            <w:t>1</w:t>
                          </w:r>
                        </w:fldSimple>
                        <w:bookmarkEnd w:id="1"/>
                        <w:r>
                          <w:t xml:space="preserve">: A Minimal HTML document with a title and a paragraph of text. </w:t>
                        </w:r>
                      </w:p>
                    </w:txbxContent>
                  </v:textbox>
                </v:shape>
                <w10:wrap type="topAndBottom" anchorx="margin"/>
              </v:group>
            </w:pict>
          </mc:Fallback>
        </mc:AlternateContent>
      </w:r>
      <w:r w:rsidR="008F197D">
        <w:t>HTML is the main markup language for displaying web pages and other information that can be displayed in a web browser.</w:t>
      </w:r>
      <w:r w:rsidR="00627557">
        <w:t xml:space="preserve"> </w:t>
      </w:r>
      <w:r w:rsidR="00DF7CAF">
        <w:t>The physicist Tim Berners-Lee first proposed it as an Internet-based hypertext system in 1989 while he was working as a contractor at CERN</w:t>
      </w:r>
      <w:r w:rsidR="00F91789">
        <w:t xml:space="preserve"> </w:t>
      </w:r>
      <w:r w:rsidR="00F91789">
        <w:fldChar w:fldCharType="begin"/>
      </w:r>
      <w:r w:rsidR="00F91789">
        <w:instrText xml:space="preserve"> ADDIN EN.CITE &lt;EndNote&gt;&lt;Cite&gt;&lt;Author&gt;Berners-Lee&lt;/Author&gt;&lt;Year&gt;1989&lt;/Year&gt;&lt;RecNum&gt;44&lt;/RecNum&gt;&lt;DisplayText&gt;[1]&lt;/DisplayText&gt;&lt;record&gt;&lt;rec-number&gt;44&lt;/rec-number&gt;&lt;foreign-keys&gt;&lt;key app="EN" db-id="0a200tee5sa5e1ex095psptx0zaddvdr5sff"&gt;44&lt;/key&gt;&lt;/foreign-keys&gt;&lt;ref-type name="Report"&gt;27&lt;/ref-type&gt;&lt;contributors&gt;&lt;authors&gt;&lt;author&gt;Tim Berners-Lee&lt;/author&gt;&lt;/authors&gt;&lt;/contributors&gt;&lt;titles&gt;&lt;title&gt;Information Management: A Proposal&lt;/title&gt;&lt;/titles&gt;&lt;dates&gt;&lt;year&gt;1989&lt;/year&gt;&lt;/dates&gt;&lt;urls&gt;&lt;related-urls&gt;&lt;url&gt;http://www.w3.org/History/1989/proposal.html&lt;/url&gt;&lt;/related-urls&gt;&lt;/urls&gt;&lt;/record&gt;&lt;/Cite&gt;&lt;/EndNote&gt;</w:instrText>
      </w:r>
      <w:r w:rsidR="00F91789">
        <w:fldChar w:fldCharType="separate"/>
      </w:r>
      <w:r w:rsidR="00F91789">
        <w:rPr>
          <w:noProof/>
        </w:rPr>
        <w:t>[</w:t>
      </w:r>
      <w:hyperlink w:anchor="_ENREF_1" w:tooltip="Berners-Lee, 1989 #44" w:history="1">
        <w:r w:rsidR="00163FF4">
          <w:rPr>
            <w:noProof/>
          </w:rPr>
          <w:t>1</w:t>
        </w:r>
      </w:hyperlink>
      <w:r w:rsidR="00F91789">
        <w:rPr>
          <w:noProof/>
        </w:rPr>
        <w:t>]</w:t>
      </w:r>
      <w:r w:rsidR="00F91789">
        <w:fldChar w:fldCharType="end"/>
      </w:r>
      <w:r w:rsidR="00DF7CAF">
        <w:t>. He wrote the browser and server software to run the system at the end of 1990 and the first publicly available description of HTML was released on the In</w:t>
      </w:r>
      <w:r w:rsidR="00C62CA7">
        <w:t xml:space="preserve">ternet by him at the end of 1992 </w:t>
      </w:r>
      <w:r w:rsidR="00C62CA7">
        <w:fldChar w:fldCharType="begin"/>
      </w:r>
      <w:r w:rsidR="00C62CA7">
        <w:instrText xml:space="preserve"> ADDIN EN.CITE &lt;EndNote&gt;&lt;Cite&gt;&lt;Author&gt;W3C&lt;/Author&gt;&lt;Year&gt;1992&lt;/Year&gt;&lt;RecNum&gt;45&lt;/RecNum&gt;&lt;DisplayText&gt;[2]&lt;/DisplayText&gt;&lt;record&gt;&lt;rec-number&gt;45&lt;/rec-number&gt;&lt;foreign-keys&gt;&lt;key app="EN" db-id="0a200tee5sa5e1ex095psptx0zaddvdr5sff"&gt;45&lt;/key&gt;&lt;/foreign-keys&gt;&lt;ref-type name="Web Page"&gt;12&lt;/ref-type&gt;&lt;contributors&gt;&lt;authors&gt;&lt;author&gt;W3C&lt;/author&gt;&lt;/authors&gt;&lt;/contributors&gt;&lt;titles&gt;&lt;title&gt;HTML Tags&lt;/title&gt;&lt;/titles&gt;&lt;volume&gt;2013&lt;/volume&gt;&lt;dates&gt;&lt;year&gt;1992&lt;/year&gt;&lt;/dates&gt;&lt;urls&gt;&lt;related-urls&gt;&lt;url&gt;http://www.w3.org/History/19921103-hypertext/hypertext/WWW/MarkUp/Tags.html&lt;/url&gt;&lt;/related-urls&gt;&lt;/urls&gt;&lt;/record&gt;&lt;/Cite&gt;&lt;/EndNote&gt;</w:instrText>
      </w:r>
      <w:r w:rsidR="00C62CA7">
        <w:fldChar w:fldCharType="separate"/>
      </w:r>
      <w:r w:rsidR="00C62CA7">
        <w:rPr>
          <w:noProof/>
        </w:rPr>
        <w:t>[</w:t>
      </w:r>
      <w:hyperlink w:anchor="_ENREF_2" w:tooltip="W3C, 1992 #45" w:history="1">
        <w:r w:rsidR="00163FF4">
          <w:rPr>
            <w:noProof/>
          </w:rPr>
          <w:t>2</w:t>
        </w:r>
      </w:hyperlink>
      <w:r w:rsidR="00C62CA7">
        <w:rPr>
          <w:noProof/>
        </w:rPr>
        <w:t>]</w:t>
      </w:r>
      <w:r w:rsidR="00C62CA7">
        <w:fldChar w:fldCharType="end"/>
      </w:r>
      <w:r w:rsidR="00DF7CAF">
        <w:t>. This first document described 18 semantic elements comprising the language, many of which still exist in today</w:t>
      </w:r>
      <w:r w:rsidR="00A2179A">
        <w:t>’</w:t>
      </w:r>
      <w:r w:rsidR="00DF7CAF">
        <w:t xml:space="preserve">s HTML standard. </w:t>
      </w:r>
      <w:r w:rsidR="008F197D">
        <w:t>The language consists of preset tags</w:t>
      </w:r>
      <w:r w:rsidR="004F7D62">
        <w:t xml:space="preserve"> that form elements</w:t>
      </w:r>
      <w:r w:rsidR="008F197D">
        <w:t xml:space="preserve"> with semantic meaning that web browsers use to interpret the content of a web page.</w:t>
      </w:r>
      <w:r w:rsidR="00DF7CAF">
        <w:t xml:space="preserve"> This structure is based on SGML (Standard Generalized Markup Language), which is an ISO-standard technology for defining generalized markup languages</w:t>
      </w:r>
      <w:r w:rsidR="00B15048">
        <w:t xml:space="preserve"> </w:t>
      </w:r>
      <w:r w:rsidR="00B15048">
        <w:fldChar w:fldCharType="begin"/>
      </w:r>
      <w:r w:rsidR="00B15048">
        <w:instrText xml:space="preserve"> ADDIN EN.CITE &lt;EndNote&gt;&lt;Cite&gt;&lt;Author&gt;ISO&lt;/Author&gt;&lt;Year&gt;1986&lt;/Year&gt;&lt;RecNum&gt;46&lt;/RecNum&gt;&lt;DisplayText&gt;[3]&lt;/DisplayText&gt;&lt;record&gt;&lt;rec-number&gt;46&lt;/rec-number&gt;&lt;foreign-keys&gt;&lt;key app="EN" db-id="0a200tee5sa5e1ex095psptx0zaddvdr5sff"&gt;46&lt;/key&gt;&lt;/foreign-keys&gt;&lt;ref-type name="Journal Article"&gt;17&lt;/ref-type&gt;&lt;contributors&gt;&lt;authors&gt;&lt;author&gt;ISO&lt;/author&gt;&lt;/authors&gt;&lt;/contributors&gt;&lt;titles&gt;&lt;title&gt;8879: 1986, Information processing-Text and office systems-Standard Generalized Markup Language (SGML)&lt;/title&gt;&lt;secondary-title&gt;ISO, Geneva&lt;/secondary-title&gt;&lt;/titles&gt;&lt;periodical&gt;&lt;full-title&gt;ISO, Geneva&lt;/full-title&gt;&lt;/periodical&gt;&lt;dates&gt;&lt;year&gt;1986&lt;/year&gt;&lt;/dates&gt;&lt;urls&gt;&lt;/urls&gt;&lt;/record&gt;&lt;/Cite&gt;&lt;/EndNote&gt;</w:instrText>
      </w:r>
      <w:r w:rsidR="00B15048">
        <w:fldChar w:fldCharType="separate"/>
      </w:r>
      <w:r w:rsidR="00B15048">
        <w:rPr>
          <w:noProof/>
        </w:rPr>
        <w:t>[</w:t>
      </w:r>
      <w:hyperlink w:anchor="_ENREF_3" w:tooltip="ISO, 1986 #46" w:history="1">
        <w:r w:rsidR="00163FF4">
          <w:rPr>
            <w:noProof/>
          </w:rPr>
          <w:t>3</w:t>
        </w:r>
      </w:hyperlink>
      <w:r w:rsidR="00B15048">
        <w:rPr>
          <w:noProof/>
        </w:rPr>
        <w:t>]</w:t>
      </w:r>
      <w:r w:rsidR="00B15048">
        <w:fldChar w:fldCharType="end"/>
      </w:r>
      <w:r w:rsidR="00DF7CAF">
        <w:t xml:space="preserve">. </w:t>
      </w:r>
      <w:r w:rsidR="004F7D62">
        <w:t>These elements can have attributes that prima</w:t>
      </w:r>
      <w:r w:rsidR="00297C9A">
        <w:t xml:space="preserve">rily exist as name-value pairs. </w:t>
      </w:r>
      <w:r w:rsidR="004F7D62">
        <w:t>Common attributes include “id”</w:t>
      </w:r>
      <w:r w:rsidR="008A32CF">
        <w:t>,</w:t>
      </w:r>
      <w:r w:rsidR="004F7D62">
        <w:t xml:space="preserve"> which defines a unique document-w</w:t>
      </w:r>
      <w:r w:rsidR="008A32CF">
        <w:t xml:space="preserve">ide identifier for the element, and </w:t>
      </w:r>
      <w:r w:rsidR="004F7D62">
        <w:t>“class”</w:t>
      </w:r>
      <w:r w:rsidR="008A32CF">
        <w:t xml:space="preserve">, </w:t>
      </w:r>
      <w:r w:rsidR="004F7D62">
        <w:t>which gives the ability to classify similar elements. This can be used for both semantic and presentational purposes.</w:t>
      </w:r>
    </w:p>
    <w:p w14:paraId="22B91214" w14:textId="13CAA74C" w:rsidR="00B861C4" w:rsidRDefault="00AF4B4F" w:rsidP="00B60F1A">
      <w:pPr>
        <w:spacing w:line="360" w:lineRule="auto"/>
        <w:jc w:val="both"/>
      </w:pPr>
      <w:r>
        <w:lastRenderedPageBreak/>
        <w:t xml:space="preserve">While earlier HTML standards included presentational tags for manipulating the </w:t>
      </w:r>
      <w:r w:rsidR="00136D9E">
        <w:t xml:space="preserve">look of </w:t>
      </w:r>
      <w:r>
        <w:t xml:space="preserve">data in a document, they were deprecated in the HTML 4 standard of </w:t>
      </w:r>
      <w:r w:rsidR="002205D8">
        <w:t>1999 and made illegal in HTML 5, giving the responsibility of presentation to</w:t>
      </w:r>
      <w:r w:rsidR="00BC1D97">
        <w:t xml:space="preserve"> Cascading Style Sheets</w:t>
      </w:r>
      <w:r w:rsidR="008A32CF">
        <w:t xml:space="preserve"> (CSS)</w:t>
      </w:r>
      <w:r w:rsidR="00BC1D97">
        <w:t xml:space="preserve">, </w:t>
      </w:r>
      <w:r w:rsidR="00297C9A">
        <w:t xml:space="preserve">and </w:t>
      </w:r>
      <w:r w:rsidR="00BC1D97">
        <w:t>leaving HTML with giving documents structure and sema</w:t>
      </w:r>
      <w:r w:rsidR="008A32CF">
        <w:t>n</w:t>
      </w:r>
      <w:r w:rsidR="00BC1D97">
        <w:t>tic meaning.</w:t>
      </w:r>
    </w:p>
    <w:p w14:paraId="08FA5BCB" w14:textId="7BEAB063" w:rsidR="00A2179A" w:rsidRDefault="00A2179A" w:rsidP="00B60F1A">
      <w:pPr>
        <w:spacing w:line="360" w:lineRule="auto"/>
        <w:jc w:val="both"/>
      </w:pPr>
    </w:p>
    <w:p w14:paraId="257F04E0" w14:textId="464386EC" w:rsidR="00A2179A" w:rsidRDefault="00D84861" w:rsidP="00B60F1A">
      <w:pPr>
        <w:spacing w:line="360" w:lineRule="auto"/>
        <w:jc w:val="both"/>
      </w:pPr>
      <w:r>
        <w:t>Web browsers interpret HTML</w:t>
      </w:r>
      <w:r w:rsidR="007C51F1">
        <w:t xml:space="preserve"> and the document is rendered in a </w:t>
      </w:r>
      <w:r>
        <w:t>Document Object Model (DOM)</w:t>
      </w:r>
      <w:r w:rsidR="007C51F1">
        <w:t xml:space="preserve"> hierarchy that defines the structure of a web page. Furthermore </w:t>
      </w:r>
      <w:r>
        <w:t>scripts embedded in the markup, such as JavaScript</w:t>
      </w:r>
      <w:r w:rsidR="005758DD">
        <w:t xml:space="preserve"> (JS)</w:t>
      </w:r>
      <w:r>
        <w:t>, can manipulate this HTML DOM</w:t>
      </w:r>
      <w:r w:rsidR="00A2179A">
        <w:t xml:space="preserve"> after it ha</w:t>
      </w:r>
      <w:r w:rsidR="002B0979">
        <w:t>s been rendered to change the behavior and layout of a web page – creating dynamic web pages.</w:t>
      </w:r>
    </w:p>
    <w:p w14:paraId="67F1A4B8" w14:textId="77777777" w:rsidR="000D1A69" w:rsidRDefault="000D1A69" w:rsidP="00B60F1A">
      <w:pPr>
        <w:spacing w:line="360" w:lineRule="auto"/>
        <w:jc w:val="both"/>
      </w:pPr>
    </w:p>
    <w:p w14:paraId="0D99EC3B" w14:textId="4CA9FE02" w:rsidR="004F7D62" w:rsidRDefault="003258CF" w:rsidP="00B60F1A">
      <w:pPr>
        <w:spacing w:line="360" w:lineRule="auto"/>
        <w:jc w:val="both"/>
      </w:pPr>
      <w:r>
        <w:t>Today the World Wide Web Consortium (W3C) is maintaining the HTML standard. But i</w:t>
      </w:r>
      <w:r w:rsidR="00632D2F">
        <w:t>n the beginning, HTML</w:t>
      </w:r>
      <w:r w:rsidR="00375545">
        <w:t xml:space="preserve"> was largely shaped by various browser vendors who, for the most part, did what t</w:t>
      </w:r>
      <w:r w:rsidR="001B3B56">
        <w:t>hey pleased</w:t>
      </w:r>
      <w:r w:rsidR="00375545">
        <w:t xml:space="preserve"> and added tags as they saw fit. Doing this lead to the HTML standard containing many elements and attributes that are either deprecated or gone today</w:t>
      </w:r>
      <w:r w:rsidR="001B3B56">
        <w:t>, often because they mixed structure with presentation</w:t>
      </w:r>
      <w:r w:rsidR="00375545">
        <w:t>. To be backwards compatible with HTML-do</w:t>
      </w:r>
      <w:r w:rsidR="00686A10">
        <w:t xml:space="preserve">cuments created in this period, </w:t>
      </w:r>
      <w:r w:rsidR="00A2179A">
        <w:t>today’</w:t>
      </w:r>
      <w:r w:rsidR="001B3B56">
        <w:t>s</w:t>
      </w:r>
      <w:r w:rsidR="00375545">
        <w:t xml:space="preserve"> browsers interpret </w:t>
      </w:r>
      <w:r w:rsidR="001B3B56">
        <w:t>markup in two different modes depending on the do</w:t>
      </w:r>
      <w:r w:rsidR="00686A10">
        <w:t>cument type defined in the HTML:</w:t>
      </w:r>
      <w:r w:rsidR="001B3B56">
        <w:t xml:space="preserve"> “Standards mode” is the regular parsing mode for modern bro</w:t>
      </w:r>
      <w:r w:rsidR="004C0712">
        <w:t xml:space="preserve">wsers, where they demand </w:t>
      </w:r>
      <w:r w:rsidR="001B3B56">
        <w:t>adherence to the HTML standard defined in the document type</w:t>
      </w:r>
      <w:r w:rsidR="00842A69">
        <w:t xml:space="preserve"> at the top of the document</w:t>
      </w:r>
      <w:r w:rsidR="001B3B56">
        <w:t>, such as HTML 4.01 or HTML 5. If no valid document type is defined in a document a browser reverts to “Quirks mode” which is more leni</w:t>
      </w:r>
      <w:r w:rsidR="008849B0">
        <w:t>ent towards deprecated markup as well a</w:t>
      </w:r>
      <w:r w:rsidR="00A2179A">
        <w:t>s attempting to fix markup that i</w:t>
      </w:r>
      <w:r w:rsidR="008849B0">
        <w:t>s flawed in some w</w:t>
      </w:r>
      <w:r w:rsidR="004E3D59">
        <w:t>ay – e.g. opening tags that do no</w:t>
      </w:r>
      <w:r w:rsidR="008849B0">
        <w:t>t have corresponding closing tags.</w:t>
      </w:r>
    </w:p>
    <w:p w14:paraId="7FCA1713" w14:textId="77777777" w:rsidR="004C0712" w:rsidRDefault="004C0712" w:rsidP="00B60F1A">
      <w:pPr>
        <w:spacing w:line="360" w:lineRule="auto"/>
        <w:jc w:val="both"/>
      </w:pPr>
    </w:p>
    <w:p w14:paraId="2663B6EA" w14:textId="7603CC4F" w:rsidR="00C96927" w:rsidRDefault="00EE499B" w:rsidP="00B60F1A">
      <w:pPr>
        <w:spacing w:line="360" w:lineRule="auto"/>
        <w:jc w:val="both"/>
      </w:pPr>
      <w:r>
        <w:t>Different browsers interpret markup s</w:t>
      </w:r>
      <w:r w:rsidR="004C6336">
        <w:t>lightly differently, and some are more standards-compliant than others. This leads to developers having to write markup t</w:t>
      </w:r>
      <w:r w:rsidR="00C77C41">
        <w:t>hat i</w:t>
      </w:r>
      <w:r w:rsidR="004C6336">
        <w:t>s supported by all popular browsers, while using JS code to provide facilities that are not supported by less standards-compliant browsers, such code is know as a “polyfill”.</w:t>
      </w:r>
      <w:r w:rsidR="007628EA">
        <w:t xml:space="preserve"> Using polyfills is used heavily in modern web pages and apps to provide support HTML 5 features in browsers such as Int</w:t>
      </w:r>
      <w:r w:rsidR="00F028B5">
        <w:t>ernet</w:t>
      </w:r>
      <w:r w:rsidR="003B065D">
        <w:t xml:space="preserve"> Explorer (IE) 8 and older, as these</w:t>
      </w:r>
      <w:r w:rsidR="00173F38">
        <w:t xml:space="preserve"> do no</w:t>
      </w:r>
      <w:r w:rsidR="00F028B5">
        <w:t>t support much of the HTML 5 standard.</w:t>
      </w:r>
      <w:r w:rsidR="00E755CF">
        <w:t xml:space="preserve"> We will further elaborate on the concept of polyfills later in this chapter.</w:t>
      </w:r>
    </w:p>
    <w:p w14:paraId="41FE67E6" w14:textId="77777777" w:rsidR="00CB6A26" w:rsidRDefault="00CB6A26" w:rsidP="00B60F1A">
      <w:pPr>
        <w:spacing w:line="360" w:lineRule="auto"/>
        <w:jc w:val="both"/>
      </w:pPr>
    </w:p>
    <w:p w14:paraId="4C336538" w14:textId="50ED2259" w:rsidR="00CB6A26" w:rsidRDefault="00CB6A26" w:rsidP="00B60F1A">
      <w:pPr>
        <w:spacing w:line="360" w:lineRule="auto"/>
        <w:jc w:val="both"/>
      </w:pPr>
      <w:r>
        <w:t xml:space="preserve">Besides HTML there exists a stricter version called XHTML (Extensible Hypertext Markup Language) that is based on XML (Extensible Markup Language) instead of SGML. XML is a more restrictive subset of SGML, which is most commonly used to transfer data over the Internet in a format that is both human-readable and machine-readable. XHTML was created with the intention of creating a version of HTML that would be compatible with common XML tools, such as the parser, to fix the problems with different browsers interpreting the SGML standard, and thus the HTML standard, differently. XML demands that markup is </w:t>
      </w:r>
      <w:r w:rsidR="002E6245">
        <w:t>well formed</w:t>
      </w:r>
      <w:r>
        <w:t>, meaning that it must adhere to strict syntactical rules that cannot be br</w:t>
      </w:r>
      <w:r w:rsidR="00BC31EB">
        <w:t xml:space="preserve">oken, such as case </w:t>
      </w:r>
      <w:r>
        <w:t>sensitivity, closing all tags in correct order etc.</w:t>
      </w:r>
      <w:r w:rsidR="002E6245">
        <w:t xml:space="preserve"> </w:t>
      </w:r>
      <w:r w:rsidR="002E6245">
        <w:fldChar w:fldCharType="begin"/>
      </w:r>
      <w:r w:rsidR="002E6245">
        <w:instrText xml:space="preserve"> REF _Ref217458642 \h </w:instrText>
      </w:r>
      <w:r w:rsidR="002E6245">
        <w:fldChar w:fldCharType="separate"/>
      </w:r>
      <w:r w:rsidR="005C5D38">
        <w:t xml:space="preserve">Code Snippet </w:t>
      </w:r>
      <w:r w:rsidR="005C5D38">
        <w:rPr>
          <w:noProof/>
        </w:rPr>
        <w:t>1</w:t>
      </w:r>
      <w:r w:rsidR="002E6245">
        <w:fldChar w:fldCharType="end"/>
      </w:r>
      <w:r w:rsidR="002E6245">
        <w:t xml:space="preserve"> is an example of well formed markup. </w:t>
      </w:r>
      <w:r>
        <w:t>Being forced to follow these rules strictl</w:t>
      </w:r>
      <w:r w:rsidR="00F163AC">
        <w:t xml:space="preserve">y will make sure that all documents are </w:t>
      </w:r>
      <w:r>
        <w:t>syntactically identical, and thus leave no room for misunderstanding between browsers. The XHTML standard is being developed along side the HTML standard</w:t>
      </w:r>
      <w:r w:rsidR="0032037B">
        <w:t>.</w:t>
      </w:r>
    </w:p>
    <w:p w14:paraId="57E4CD1A" w14:textId="77777777" w:rsidR="00CB6A26" w:rsidRDefault="00CB6A26" w:rsidP="00B60F1A">
      <w:pPr>
        <w:spacing w:line="360" w:lineRule="auto"/>
        <w:jc w:val="both"/>
      </w:pPr>
    </w:p>
    <w:p w14:paraId="4769C0E4" w14:textId="2CDEDA30" w:rsidR="00EF3671" w:rsidRDefault="00EF3671" w:rsidP="00B60F1A">
      <w:pPr>
        <w:pStyle w:val="Heading2"/>
        <w:spacing w:line="360" w:lineRule="auto"/>
        <w:jc w:val="both"/>
      </w:pPr>
      <w:r>
        <w:t>Cascading Style Sheets (CSS)</w:t>
      </w:r>
    </w:p>
    <w:p w14:paraId="2F714D1A" w14:textId="43A7D4A8" w:rsidR="001373E0" w:rsidRDefault="00747AF8" w:rsidP="00B60F1A">
      <w:pPr>
        <w:spacing w:line="360" w:lineRule="auto"/>
        <w:jc w:val="both"/>
      </w:pPr>
      <w:r>
        <w:t>CSS is</w:t>
      </w:r>
      <w:r w:rsidR="001373E0">
        <w:t xml:space="preserve"> res</w:t>
      </w:r>
      <w:r w:rsidR="008B3ABD">
        <w:t>ponsible for describing the presentation semantics in documents written in markup languages.</w:t>
      </w:r>
      <w:r w:rsidR="00504B85">
        <w:t xml:space="preserve"> Most commonly it i</w:t>
      </w:r>
      <w:r>
        <w:t>s used for styling web pages written in either HTML or XHTML</w:t>
      </w:r>
      <w:r w:rsidR="0032037B">
        <w:t>.</w:t>
      </w:r>
      <w:r w:rsidR="00405D80">
        <w:t xml:space="preserve"> Håkon Wium Lie</w:t>
      </w:r>
      <w:r w:rsidR="0004046F">
        <w:t>, who at the time worked along side Berners-Lee at CERN and currently works as chief technology officer at Opera Software,</w:t>
      </w:r>
      <w:r w:rsidR="00405D80">
        <w:t xml:space="preserve"> proposed it to the W3C in 1994</w:t>
      </w:r>
      <w:r w:rsidR="00C90D09">
        <w:t xml:space="preserve"> </w:t>
      </w:r>
      <w:r w:rsidR="00C90D09">
        <w:fldChar w:fldCharType="begin"/>
      </w:r>
      <w:r w:rsidR="00C90D09">
        <w:instrText xml:space="preserve"> ADDIN EN.CITE &lt;EndNote&gt;&lt;Cite&gt;&lt;Author&gt;Lie&lt;/Author&gt;&lt;Year&gt;2005&lt;/Year&gt;&lt;RecNum&gt;47&lt;/RecNum&gt;&lt;DisplayText&gt;[4]&lt;/DisplayText&gt;&lt;record&gt;&lt;rec-number&gt;47&lt;/rec-number&gt;&lt;foreign-keys&gt;&lt;key app="EN" db-id="0a200tee5sa5e1ex095psptx0zaddvdr5sff"&gt;47&lt;/key&gt;&lt;/foreign-keys&gt;&lt;ref-type name="Book"&gt;6&lt;/ref-type&gt;&lt;contributors&gt;&lt;authors&gt;&lt;author&gt;Lie, Hakon Wium&lt;/author&gt;&lt;author&gt;Bos, Bert&lt;/author&gt;&lt;/authors&gt;&lt;/contributors&gt;&lt;titles&gt;&lt;title&gt;Cascading style sheets: Designing for the web&lt;/title&gt;&lt;/titles&gt;&lt;dates&gt;&lt;year&gt;2005&lt;/year&gt;&lt;/dates&gt;&lt;publisher&gt;Addison-Wesley Professional&lt;/publisher&gt;&lt;isbn&gt;0132465736&lt;/isbn&gt;&lt;urls&gt;&lt;/urls&gt;&lt;/record&gt;&lt;/Cite&gt;&lt;/EndNote&gt;</w:instrText>
      </w:r>
      <w:r w:rsidR="00C90D09">
        <w:fldChar w:fldCharType="separate"/>
      </w:r>
      <w:r w:rsidR="00C90D09">
        <w:rPr>
          <w:noProof/>
        </w:rPr>
        <w:t>[</w:t>
      </w:r>
      <w:hyperlink w:anchor="_ENREF_4" w:tooltip="Lie, 2005 #47" w:history="1">
        <w:r w:rsidR="00163FF4">
          <w:rPr>
            <w:noProof/>
          </w:rPr>
          <w:t>4</w:t>
        </w:r>
      </w:hyperlink>
      <w:r w:rsidR="00C90D09">
        <w:rPr>
          <w:noProof/>
        </w:rPr>
        <w:t>]</w:t>
      </w:r>
      <w:r w:rsidR="00C90D09">
        <w:fldChar w:fldCharType="end"/>
      </w:r>
      <w:r w:rsidR="000F235E">
        <w:t>, which promptly added work on CSS to the deliverables of the HTML editorial review board</w:t>
      </w:r>
      <w:r w:rsidR="00405D80">
        <w:t>. Lie designed it to solve the problem of having consistent a web page appearance across browsers, as well as separa</w:t>
      </w:r>
      <w:r w:rsidR="00E75E64">
        <w:t>ting the structural semantics in</w:t>
      </w:r>
      <w:r w:rsidR="00405D80">
        <w:t xml:space="preserve"> HTML from presentational semantics</w:t>
      </w:r>
      <w:r w:rsidR="000F235E">
        <w:t>.</w:t>
      </w:r>
    </w:p>
    <w:p w14:paraId="2154E614" w14:textId="77777777" w:rsidR="00A065E7" w:rsidRDefault="00A065E7" w:rsidP="00B60F1A">
      <w:pPr>
        <w:spacing w:line="360" w:lineRule="auto"/>
        <w:jc w:val="both"/>
      </w:pPr>
    </w:p>
    <w:p w14:paraId="321C5E6B" w14:textId="638FB6ED" w:rsidR="00833FCC" w:rsidRDefault="00833FCC" w:rsidP="00B60F1A">
      <w:pPr>
        <w:spacing w:line="360" w:lineRule="auto"/>
        <w:jc w:val="both"/>
      </w:pPr>
      <w:r>
        <w:t>CSS enables the separation of document content from</w:t>
      </w:r>
      <w:r w:rsidR="00986D71">
        <w:t xml:space="preserve"> document</w:t>
      </w:r>
      <w:r>
        <w:t xml:space="preserve"> presentation, which can improve accessibility while providing more flexibility in the presentational characteristics of a web page. It also provides the ability to</w:t>
      </w:r>
      <w:r w:rsidR="00930B5D">
        <w:t xml:space="preserve"> have multiple pages share formatting through the use of the same style sheet – enabling an easy way to create a uniform presentational profile for web pages.</w:t>
      </w:r>
    </w:p>
    <w:p w14:paraId="17A044E5" w14:textId="77777777" w:rsidR="003664AE" w:rsidRDefault="003664AE" w:rsidP="00B60F1A">
      <w:pPr>
        <w:spacing w:line="360" w:lineRule="auto"/>
        <w:jc w:val="both"/>
      </w:pPr>
    </w:p>
    <w:p w14:paraId="2E88F873" w14:textId="04085BF2" w:rsidR="0083454C" w:rsidRDefault="00B53B6A" w:rsidP="00B60F1A">
      <w:pPr>
        <w:spacing w:line="360" w:lineRule="auto"/>
        <w:jc w:val="both"/>
      </w:pPr>
      <w:r>
        <w:t>The syntax of CSS is based on simple English words to define rule sets for various elements in a document described by</w:t>
      </w:r>
      <w:r w:rsidR="002433FC">
        <w:t xml:space="preserve"> </w:t>
      </w:r>
      <w:r w:rsidR="002433FC" w:rsidRPr="002433FC">
        <w:rPr>
          <w:i/>
        </w:rPr>
        <w:t>CSS</w:t>
      </w:r>
      <w:r w:rsidRPr="002433FC">
        <w:rPr>
          <w:i/>
        </w:rPr>
        <w:t xml:space="preserve"> </w:t>
      </w:r>
      <w:r w:rsidRPr="00B53B6A">
        <w:rPr>
          <w:i/>
        </w:rPr>
        <w:t>selectors</w:t>
      </w:r>
      <w:r w:rsidR="009323F2">
        <w:rPr>
          <w:i/>
        </w:rPr>
        <w:t xml:space="preserve"> (</w:t>
      </w:r>
      <w:r w:rsidR="009323F2">
        <w:rPr>
          <w:i/>
        </w:rPr>
        <w:fldChar w:fldCharType="begin"/>
      </w:r>
      <w:r w:rsidR="009323F2">
        <w:rPr>
          <w:i/>
        </w:rPr>
        <w:instrText xml:space="preserve"> REF _Ref217458520 \h </w:instrText>
      </w:r>
      <w:r w:rsidR="009323F2">
        <w:rPr>
          <w:i/>
        </w:rPr>
      </w:r>
      <w:r w:rsidR="009323F2">
        <w:rPr>
          <w:i/>
        </w:rPr>
        <w:fldChar w:fldCharType="separate"/>
      </w:r>
      <w:r w:rsidR="005C5D38">
        <w:t xml:space="preserve">Code Snippet </w:t>
      </w:r>
      <w:r w:rsidR="005C5D38">
        <w:rPr>
          <w:noProof/>
        </w:rPr>
        <w:t>2</w:t>
      </w:r>
      <w:r w:rsidR="009323F2">
        <w:rPr>
          <w:i/>
        </w:rPr>
        <w:fldChar w:fldCharType="end"/>
      </w:r>
      <w:r w:rsidR="009323F2">
        <w:rPr>
          <w:i/>
        </w:rPr>
        <w:t>)</w:t>
      </w:r>
      <w:r>
        <w:t xml:space="preserve">. </w:t>
      </w:r>
      <w:r w:rsidR="00390774">
        <w:t>Selectors can reference either HT</w:t>
      </w:r>
      <w:r w:rsidR="0002517A">
        <w:t>ML elements directly, or “id” and “class”</w:t>
      </w:r>
      <w:r w:rsidR="00390774">
        <w:t xml:space="preserve"> element attributes</w:t>
      </w:r>
      <w:r w:rsidR="00EC52D9">
        <w:t xml:space="preserve"> by prefixing attribute-specific characters</w:t>
      </w:r>
      <w:r w:rsidR="00B758D3">
        <w:t xml:space="preserve">. A pound sign (#) is prefixed to an “id” selector, and a period (.) is prefixed to a “class” selector. </w:t>
      </w:r>
      <w:r>
        <w:t xml:space="preserve">Each rule set consists of one or more </w:t>
      </w:r>
      <w:r w:rsidRPr="00B53B6A">
        <w:rPr>
          <w:i/>
        </w:rPr>
        <w:t>properties</w:t>
      </w:r>
      <w:r>
        <w:t xml:space="preserve"> that are arranged in name-value pairs, separated by semicolons.</w:t>
      </w:r>
      <w:r w:rsidR="00390774">
        <w:t xml:space="preserve"> Rule sets can also have pseudo-classes appended to them that apply to information from outside the DOM hierarchy of the document, such as </w:t>
      </w:r>
      <w:r w:rsidR="007F5E00">
        <w:rPr>
          <w:i/>
        </w:rPr>
        <w:t>:</w:t>
      </w:r>
      <w:r w:rsidR="00390774" w:rsidRPr="00390774">
        <w:rPr>
          <w:i/>
        </w:rPr>
        <w:t>hover</w:t>
      </w:r>
      <w:r w:rsidR="00390774">
        <w:t>, which applies to elements that a user hovers the mouse pointer over.</w:t>
      </w:r>
    </w:p>
    <w:p w14:paraId="02A17FC2" w14:textId="77777777" w:rsidR="00750FD9" w:rsidRDefault="00750FD9" w:rsidP="00B60F1A">
      <w:pPr>
        <w:spacing w:line="360" w:lineRule="auto"/>
        <w:jc w:val="both"/>
      </w:pPr>
    </w:p>
    <w:p w14:paraId="160E583A" w14:textId="4FE22130" w:rsidR="00A913B6" w:rsidRDefault="00750FD9" w:rsidP="00B60F1A">
      <w:pPr>
        <w:spacing w:line="360" w:lineRule="auto"/>
        <w:jc w:val="both"/>
      </w:pPr>
      <w:r>
        <w:rPr>
          <w:noProof/>
        </w:rPr>
        <mc:AlternateContent>
          <mc:Choice Requires="wpg">
            <w:drawing>
              <wp:anchor distT="0" distB="0" distL="114300" distR="114300" simplePos="0" relativeHeight="251660288" behindDoc="0" locked="0" layoutInCell="1" allowOverlap="1" wp14:anchorId="36C39108" wp14:editId="745E0EEC">
                <wp:simplePos x="0" y="0"/>
                <wp:positionH relativeFrom="margin">
                  <wp:align>center</wp:align>
                </wp:positionH>
                <wp:positionV relativeFrom="paragraph">
                  <wp:posOffset>5715</wp:posOffset>
                </wp:positionV>
                <wp:extent cx="4679950" cy="1461770"/>
                <wp:effectExtent l="0" t="0" r="19050" b="11430"/>
                <wp:wrapTopAndBottom/>
                <wp:docPr id="20" name="Group 20"/>
                <wp:cNvGraphicFramePr/>
                <a:graphic xmlns:a="http://schemas.openxmlformats.org/drawingml/2006/main">
                  <a:graphicData uri="http://schemas.microsoft.com/office/word/2010/wordprocessingGroup">
                    <wpg:wgp>
                      <wpg:cNvGrpSpPr/>
                      <wpg:grpSpPr>
                        <a:xfrm>
                          <a:off x="0" y="0"/>
                          <a:ext cx="4679950" cy="1461770"/>
                          <a:chOff x="0" y="0"/>
                          <a:chExt cx="4679950" cy="1461770"/>
                        </a:xfrm>
                      </wpg:grpSpPr>
                      <wps:wsp>
                        <wps:cNvPr id="4" name="Text Box 4"/>
                        <wps:cNvSpPr txBox="1"/>
                        <wps:spPr>
                          <a:xfrm>
                            <a:off x="0" y="1066800"/>
                            <a:ext cx="467995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C065F9A" w14:textId="68068752" w:rsidR="0017377A" w:rsidRDefault="0017377A" w:rsidP="002F64E9">
                              <w:pPr>
                                <w:pStyle w:val="Caption"/>
                                <w:rPr>
                                  <w:noProof/>
                                </w:rPr>
                              </w:pPr>
                              <w:bookmarkStart w:id="2" w:name="_Ref217458520"/>
                              <w:r>
                                <w:t xml:space="preserve">Code Snippet </w:t>
                              </w:r>
                              <w:fldSimple w:instr=" SEQ Code_Snippet \* ARABIC ">
                                <w:r w:rsidR="005C5D38">
                                  <w:rPr>
                                    <w:noProof/>
                                  </w:rPr>
                                  <w:t>2</w:t>
                                </w:r>
                              </w:fldSimple>
                              <w:bookmarkEnd w:id="2"/>
                              <w:r>
                                <w:t>: A CSS rule set with two selectors, a pseudo-class, two properties and a com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 name="Text Box 2"/>
                        <wps:cNvSpPr txBox="1"/>
                        <wps:spPr>
                          <a:xfrm>
                            <a:off x="0" y="0"/>
                            <a:ext cx="4679950" cy="10287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7CF768DB" w14:textId="77777777" w:rsidR="0017377A" w:rsidRPr="00390774" w:rsidRDefault="0017377A" w:rsidP="002F64E9">
                              <w:pPr>
                                <w:rPr>
                                  <w:rFonts w:ascii="Consolas" w:hAnsi="Consolas"/>
                                  <w:sz w:val="20"/>
                                  <w:szCs w:val="20"/>
                                </w:rPr>
                              </w:pPr>
                              <w:r w:rsidRPr="00390774">
                                <w:rPr>
                                  <w:rFonts w:ascii="Consolas" w:hAnsi="Consolas"/>
                                  <w:sz w:val="20"/>
                                  <w:szCs w:val="20"/>
                                </w:rPr>
                                <w:t>selector [, selector2, ...] [:pseudo-class] {</w:t>
                              </w:r>
                            </w:p>
                            <w:p w14:paraId="3A7E9D35" w14:textId="77777777" w:rsidR="0017377A" w:rsidRPr="00390774" w:rsidRDefault="0017377A" w:rsidP="002F64E9">
                              <w:pPr>
                                <w:rPr>
                                  <w:rFonts w:ascii="Consolas" w:hAnsi="Consolas"/>
                                  <w:sz w:val="20"/>
                                  <w:szCs w:val="20"/>
                                </w:rPr>
                              </w:pPr>
                              <w:r w:rsidRPr="00390774">
                                <w:rPr>
                                  <w:rFonts w:ascii="Consolas" w:hAnsi="Consolas"/>
                                  <w:sz w:val="20"/>
                                  <w:szCs w:val="20"/>
                                </w:rPr>
                                <w:t xml:space="preserve"> property: value;</w:t>
                              </w:r>
                            </w:p>
                            <w:p w14:paraId="2661D9A4" w14:textId="77777777" w:rsidR="0017377A" w:rsidRPr="00390774" w:rsidRDefault="0017377A" w:rsidP="002F64E9">
                              <w:pPr>
                                <w:rPr>
                                  <w:rFonts w:ascii="Consolas" w:hAnsi="Consolas"/>
                                  <w:sz w:val="20"/>
                                  <w:szCs w:val="20"/>
                                </w:rPr>
                              </w:pPr>
                              <w:r w:rsidRPr="00390774">
                                <w:rPr>
                                  <w:rFonts w:ascii="Consolas" w:hAnsi="Consolas"/>
                                  <w:sz w:val="20"/>
                                  <w:szCs w:val="20"/>
                                </w:rPr>
                                <w:t xml:space="preserve"> [property2: value2;</w:t>
                              </w:r>
                            </w:p>
                            <w:p w14:paraId="12E724D3" w14:textId="77777777" w:rsidR="0017377A" w:rsidRPr="00390774" w:rsidRDefault="0017377A" w:rsidP="002F64E9">
                              <w:pPr>
                                <w:rPr>
                                  <w:rFonts w:ascii="Consolas" w:hAnsi="Consolas"/>
                                  <w:sz w:val="20"/>
                                  <w:szCs w:val="20"/>
                                </w:rPr>
                              </w:pPr>
                              <w:r w:rsidRPr="00390774">
                                <w:rPr>
                                  <w:rFonts w:ascii="Consolas" w:hAnsi="Consolas"/>
                                  <w:sz w:val="20"/>
                                  <w:szCs w:val="20"/>
                                </w:rPr>
                                <w:t xml:space="preserve"> ...]</w:t>
                              </w:r>
                            </w:p>
                            <w:p w14:paraId="487C67A0" w14:textId="77777777" w:rsidR="0017377A" w:rsidRPr="00390774" w:rsidRDefault="0017377A" w:rsidP="002F64E9">
                              <w:pPr>
                                <w:rPr>
                                  <w:rFonts w:ascii="Consolas" w:hAnsi="Consolas"/>
                                  <w:sz w:val="20"/>
                                  <w:szCs w:val="20"/>
                                </w:rPr>
                              </w:pPr>
                              <w:r w:rsidRPr="00390774">
                                <w:rPr>
                                  <w:rFonts w:ascii="Consolas" w:hAnsi="Consolas"/>
                                  <w:sz w:val="20"/>
                                  <w:szCs w:val="20"/>
                                </w:rPr>
                                <w:t>}</w:t>
                              </w:r>
                            </w:p>
                            <w:p w14:paraId="67A04F12" w14:textId="77777777" w:rsidR="0017377A" w:rsidRPr="00390774" w:rsidRDefault="0017377A" w:rsidP="002F64E9">
                              <w:pPr>
                                <w:rPr>
                                  <w:rFonts w:ascii="Consolas" w:hAnsi="Consolas"/>
                                  <w:sz w:val="20"/>
                                  <w:szCs w:val="20"/>
                                </w:rPr>
                              </w:pPr>
                              <w:r w:rsidRPr="00390774">
                                <w:rPr>
                                  <w:rFonts w:ascii="Consolas" w:hAnsi="Consolas"/>
                                  <w:sz w:val="20"/>
                                  <w:szCs w:val="20"/>
                                </w:rPr>
                                <w:t>/* commen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20" o:spid="_x0000_s1029" style="position:absolute;left:0;text-align:left;margin-left:0;margin-top:.45pt;width:368.5pt;height:115.1pt;z-index:251660288;mso-position-horizontal:center;mso-position-horizontal-relative:margin" coordsize="4679950,146177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">
                <v:shape id="Text Box 4" o:spid="_x0000_s1030" type="#_x0000_t202" style="position:absolute;top:1066800;width:467995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8oWc8xQAA&#10;ANoAAAAPAAAAZHJzL2Rvd25yZXYueG1sRI9BawIxFITvBf9DeAUvRbPaRcrWKCIttL2IWy/eHpvn&#10;ZtvNy5JkdfvvG0HwOMzMN8xyPdhWnMmHxrGC2TQDQVw53XCt4PD9PnkBESKyxtYxKfijAOvV6GGJ&#10;hXYX3tO5jLVIEA4FKjAxdoWUoTJkMUxdR5y8k/MWY5K+ltrjJcFtK+dZtpAWG04LBjvaGqp+y94q&#10;2OXHnXnqT29fm/zZfx767eKnLpUaPw6bVxCRhngP39ofWkEO1yvpBsjV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yhZzzFAAAA2gAAAA8AAAAAAAAAAAAAAAAAlwIAAGRycy9k&#10;b3ducmV2LnhtbFBLBQYAAAAABAAEAPUAAACJAwAAAAA=&#10;" stroked="f">
                  <v:textbox style="mso-fit-shape-to-text:t" inset="0,0,0,0">
                    <w:txbxContent>
                      <w:p w14:paraId="0C065F9A" w14:textId="68068752" w:rsidR="0017377A" w:rsidRDefault="0017377A" w:rsidP="002F64E9">
                        <w:pPr>
                          <w:pStyle w:val="Caption"/>
                          <w:rPr>
                            <w:noProof/>
                          </w:rPr>
                        </w:pPr>
                        <w:bookmarkStart w:id="3" w:name="_Ref217458520"/>
                        <w:r>
                          <w:t xml:space="preserve">Code Snippet </w:t>
                        </w:r>
                        <w:fldSimple w:instr=" SEQ Code_Snippet \* ARABIC ">
                          <w:r w:rsidR="005C5D38">
                            <w:rPr>
                              <w:noProof/>
                            </w:rPr>
                            <w:t>2</w:t>
                          </w:r>
                        </w:fldSimple>
                        <w:bookmarkEnd w:id="3"/>
                        <w:r>
                          <w:t>: A CSS rule set with two selectors, a pseudo-class, two properties and a comment.</w:t>
                        </w:r>
                      </w:p>
                    </w:txbxContent>
                  </v:textbox>
                </v:shape>
                <v:shape id="Text Box 2" o:spid="_x0000_s1031" type="#_x0000_t202" style="position:absolute;width:4679950;height:10287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I6oKvgAA&#10;ANoAAAAPAAAAZHJzL2Rvd25yZXYueG1sRI/NCsIwEITvgu8QVvCmqR5EaqNIUfQk+IPntVnbYrMp&#10;Taz17Y0geBxm5hsmWXWmEi01rrSsYDKOQBBnVpecK7ict6M5COeRNVaWScGbHKyW/V6CsbYvPlJ7&#10;8rkIEHYxKii8r2MpXVaQQTe2NXHw7rYx6INscqkbfAW4qeQ0imbSYMlhocCa0oKyx+lpFKRRunXt&#10;bnKbvW35uM43fKiznVLDQbdegPDU+X/4195rBVP4Xgk3QC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zCOqCr4AAADaAAAADwAAAAAAAAAAAAAAAACXAgAAZHJzL2Rvd25yZXYu&#10;eG1sUEsFBgAAAAAEAAQA9QAAAIIDAAAAAA==&#10;" fillcolor="white [3201]" strokecolor="#4f81bd [3204]" strokeweight="2pt">
                  <v:textbox>
                    <w:txbxContent>
                      <w:p w14:paraId="7CF768DB" w14:textId="77777777" w:rsidR="0017377A" w:rsidRPr="00390774" w:rsidRDefault="0017377A" w:rsidP="002F64E9">
                        <w:pPr>
                          <w:rPr>
                            <w:rFonts w:ascii="Consolas" w:hAnsi="Consolas"/>
                            <w:sz w:val="20"/>
                            <w:szCs w:val="20"/>
                          </w:rPr>
                        </w:pPr>
                        <w:r w:rsidRPr="00390774">
                          <w:rPr>
                            <w:rFonts w:ascii="Consolas" w:hAnsi="Consolas"/>
                            <w:sz w:val="20"/>
                            <w:szCs w:val="20"/>
                          </w:rPr>
                          <w:t>selector [, selector2, ...] [:pseudo-class] {</w:t>
                        </w:r>
                      </w:p>
                      <w:p w14:paraId="3A7E9D35" w14:textId="77777777" w:rsidR="0017377A" w:rsidRPr="00390774" w:rsidRDefault="0017377A" w:rsidP="002F64E9">
                        <w:pPr>
                          <w:rPr>
                            <w:rFonts w:ascii="Consolas" w:hAnsi="Consolas"/>
                            <w:sz w:val="20"/>
                            <w:szCs w:val="20"/>
                          </w:rPr>
                        </w:pPr>
                        <w:r w:rsidRPr="00390774">
                          <w:rPr>
                            <w:rFonts w:ascii="Consolas" w:hAnsi="Consolas"/>
                            <w:sz w:val="20"/>
                            <w:szCs w:val="20"/>
                          </w:rPr>
                          <w:t xml:space="preserve"> property: value;</w:t>
                        </w:r>
                      </w:p>
                      <w:p w14:paraId="2661D9A4" w14:textId="77777777" w:rsidR="0017377A" w:rsidRPr="00390774" w:rsidRDefault="0017377A" w:rsidP="002F64E9">
                        <w:pPr>
                          <w:rPr>
                            <w:rFonts w:ascii="Consolas" w:hAnsi="Consolas"/>
                            <w:sz w:val="20"/>
                            <w:szCs w:val="20"/>
                          </w:rPr>
                        </w:pPr>
                        <w:r w:rsidRPr="00390774">
                          <w:rPr>
                            <w:rFonts w:ascii="Consolas" w:hAnsi="Consolas"/>
                            <w:sz w:val="20"/>
                            <w:szCs w:val="20"/>
                          </w:rPr>
                          <w:t xml:space="preserve"> [property2: value2;</w:t>
                        </w:r>
                      </w:p>
                      <w:p w14:paraId="12E724D3" w14:textId="77777777" w:rsidR="0017377A" w:rsidRPr="00390774" w:rsidRDefault="0017377A" w:rsidP="002F64E9">
                        <w:pPr>
                          <w:rPr>
                            <w:rFonts w:ascii="Consolas" w:hAnsi="Consolas"/>
                            <w:sz w:val="20"/>
                            <w:szCs w:val="20"/>
                          </w:rPr>
                        </w:pPr>
                        <w:r w:rsidRPr="00390774">
                          <w:rPr>
                            <w:rFonts w:ascii="Consolas" w:hAnsi="Consolas"/>
                            <w:sz w:val="20"/>
                            <w:szCs w:val="20"/>
                          </w:rPr>
                          <w:t xml:space="preserve"> ...]</w:t>
                        </w:r>
                      </w:p>
                      <w:p w14:paraId="487C67A0" w14:textId="77777777" w:rsidR="0017377A" w:rsidRPr="00390774" w:rsidRDefault="0017377A" w:rsidP="002F64E9">
                        <w:pPr>
                          <w:rPr>
                            <w:rFonts w:ascii="Consolas" w:hAnsi="Consolas"/>
                            <w:sz w:val="20"/>
                            <w:szCs w:val="20"/>
                          </w:rPr>
                        </w:pPr>
                        <w:r w:rsidRPr="00390774">
                          <w:rPr>
                            <w:rFonts w:ascii="Consolas" w:hAnsi="Consolas"/>
                            <w:sz w:val="20"/>
                            <w:szCs w:val="20"/>
                          </w:rPr>
                          <w:t>}</w:t>
                        </w:r>
                      </w:p>
                      <w:p w14:paraId="67A04F12" w14:textId="77777777" w:rsidR="0017377A" w:rsidRPr="00390774" w:rsidRDefault="0017377A" w:rsidP="002F64E9">
                        <w:pPr>
                          <w:rPr>
                            <w:rFonts w:ascii="Consolas" w:hAnsi="Consolas"/>
                            <w:sz w:val="20"/>
                            <w:szCs w:val="20"/>
                          </w:rPr>
                        </w:pPr>
                        <w:r w:rsidRPr="00390774">
                          <w:rPr>
                            <w:rFonts w:ascii="Consolas" w:hAnsi="Consolas"/>
                            <w:sz w:val="20"/>
                            <w:szCs w:val="20"/>
                          </w:rPr>
                          <w:t>/* comment */</w:t>
                        </w:r>
                      </w:p>
                    </w:txbxContent>
                  </v:textbox>
                </v:shape>
                <w10:wrap type="topAndBottom" anchorx="margin"/>
              </v:group>
            </w:pict>
          </mc:Fallback>
        </mc:AlternateContent>
      </w:r>
    </w:p>
    <w:p w14:paraId="19D49AAD" w14:textId="72EADF7E" w:rsidR="00B0287E" w:rsidRDefault="00A32F98" w:rsidP="00B60F1A">
      <w:pPr>
        <w:spacing w:line="360" w:lineRule="auto"/>
        <w:jc w:val="both"/>
      </w:pPr>
      <w:r>
        <w:rPr>
          <w:noProof/>
        </w:rPr>
        <mc:AlternateContent>
          <mc:Choice Requires="wpg">
            <w:drawing>
              <wp:anchor distT="0" distB="0" distL="114300" distR="114300" simplePos="0" relativeHeight="251661312" behindDoc="0" locked="0" layoutInCell="1" allowOverlap="1" wp14:anchorId="43AB005E" wp14:editId="6A11721B">
                <wp:simplePos x="0" y="0"/>
                <wp:positionH relativeFrom="margin">
                  <wp:align>center</wp:align>
                </wp:positionH>
                <wp:positionV relativeFrom="paragraph">
                  <wp:posOffset>1367155</wp:posOffset>
                </wp:positionV>
                <wp:extent cx="4202430" cy="3490595"/>
                <wp:effectExtent l="0" t="0" r="0" b="0"/>
                <wp:wrapTopAndBottom/>
                <wp:docPr id="14" name="Group 14"/>
                <wp:cNvGraphicFramePr/>
                <a:graphic xmlns:a="http://schemas.openxmlformats.org/drawingml/2006/main">
                  <a:graphicData uri="http://schemas.microsoft.com/office/word/2010/wordprocessingGroup">
                    <wpg:wgp>
                      <wpg:cNvGrpSpPr/>
                      <wpg:grpSpPr>
                        <a:xfrm>
                          <a:off x="0" y="0"/>
                          <a:ext cx="4202430" cy="3490595"/>
                          <a:chOff x="0" y="0"/>
                          <a:chExt cx="4202430" cy="3490595"/>
                        </a:xfrm>
                      </wpg:grpSpPr>
                      <pic:pic xmlns:pic="http://schemas.openxmlformats.org/drawingml/2006/picture">
                        <pic:nvPicPr>
                          <pic:cNvPr id="10" name="Picture 10"/>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4202430" cy="3172460"/>
                          </a:xfrm>
                          <a:prstGeom prst="rect">
                            <a:avLst/>
                          </a:prstGeom>
                        </pic:spPr>
                      </pic:pic>
                      <wps:wsp>
                        <wps:cNvPr id="13" name="Text Box 13"/>
                        <wps:cNvSpPr txBox="1"/>
                        <wps:spPr>
                          <a:xfrm>
                            <a:off x="0" y="3229610"/>
                            <a:ext cx="420243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25C6C81" w14:textId="22D7E95A" w:rsidR="0017377A" w:rsidRDefault="0017377A" w:rsidP="00A913B6">
                              <w:pPr>
                                <w:pStyle w:val="Caption"/>
                                <w:rPr>
                                  <w:noProof/>
                                </w:rPr>
                              </w:pPr>
                              <w:bookmarkStart w:id="4" w:name="_Ref217632998"/>
                              <w:r>
                                <w:t xml:space="preserve">Figure </w:t>
                              </w:r>
                              <w:fldSimple w:instr=" SEQ Figure \* ARABIC ">
                                <w:r w:rsidR="005C5D38">
                                  <w:rPr>
                                    <w:noProof/>
                                  </w:rPr>
                                  <w:t>1</w:t>
                                </w:r>
                              </w:fldSimple>
                              <w:bookmarkEnd w:id="4"/>
                              <w:r>
                                <w:t>: The CSS Box Model. Source: The W3C CSS 2.1 Specif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14" o:spid="_x0000_s1032" style="position:absolute;left:0;text-align:left;margin-left:0;margin-top:107.65pt;width:330.9pt;height:274.85pt;z-index:251661312;mso-position-horizontal:center;mso-position-horizontal-relative:margin" coordsize="4202430,349059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33" type="#_x0000_t75" style="position:absolute;width:4202430;height:31724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jl&#10;OMnDAAAA2wAAAA8AAABkcnMvZG93bnJldi54bWxEjzFrwzAQhfdC/4O4QLdGdoYS3CgmFAIdOjSu&#10;l26HdbGNrZOQ1MTNr88NhW53vHfvfberFzerC8U0ejZQrgtQxJ23I/cG2q/j8xZUysgWZ89k4JcS&#10;1PvHhx1W1l/5RJcm90pCOFVoYMg5VFqnbiCHae0DsWhnHx1mWWOvbcSrhLtZb4riRTscWRoGDPQ2&#10;UDc1P86At9MJb3F7COfNR1uWn99Nm4MxT6vl8Aoq05L/zX/X71bwhV5+kQH0/g4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aOU4ycMAAADbAAAADwAAAAAAAAAAAAAAAACcAgAA&#10;ZHJzL2Rvd25yZXYueG1sUEsFBgAAAAAEAAQA9wAAAIwDAAAAAA==&#10;">
                  <v:imagedata r:id="rId8" o:title=""/>
                  <v:path arrowok="t"/>
                </v:shape>
                <v:shape id="Text Box 13" o:spid="_x0000_s1034" type="#_x0000_t202" style="position:absolute;top:3229610;width:420243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owWxwwAA&#10;ANsAAAAPAAAAZHJzL2Rvd25yZXYueG1sRE9NawIxEL0X+h/CFLwUzbaKyGoUkRa0F+nWi7dhM25W&#10;N5Mlyer675tCwds83ucsVr1txJV8qB0reBtlIIhLp2uuFBx+PoczECEia2wck4I7BVgtn58WmGt3&#10;42+6FrESKYRDjgpMjG0uZSgNWQwj1xIn7uS8xZigr6T2eEvhtpHvWTaVFmtODQZb2hgqL0VnFewn&#10;x7157U4fX+vJ2O8O3WZ6rgqlBi/9eg4iUh8f4n/3Vqf5Y/j7JR0gl7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mowWxwwAAANsAAAAPAAAAAAAAAAAAAAAAAJcCAABkcnMvZG93&#10;bnJldi54bWxQSwUGAAAAAAQABAD1AAAAhwMAAAAA&#10;" stroked="f">
                  <v:textbox style="mso-fit-shape-to-text:t" inset="0,0,0,0">
                    <w:txbxContent>
                      <w:p w14:paraId="125C6C81" w14:textId="22D7E95A" w:rsidR="0017377A" w:rsidRDefault="0017377A" w:rsidP="00A913B6">
                        <w:pPr>
                          <w:pStyle w:val="Caption"/>
                          <w:rPr>
                            <w:noProof/>
                          </w:rPr>
                        </w:pPr>
                        <w:bookmarkStart w:id="5" w:name="_Ref217632998"/>
                        <w:r>
                          <w:t xml:space="preserve">Figure </w:t>
                        </w:r>
                        <w:fldSimple w:instr=" SEQ Figure \* ARABIC ">
                          <w:r w:rsidR="005C5D38">
                            <w:rPr>
                              <w:noProof/>
                            </w:rPr>
                            <w:t>1</w:t>
                          </w:r>
                        </w:fldSimple>
                        <w:bookmarkEnd w:id="5"/>
                        <w:r>
                          <w:t>: The CSS Box Model. Source: The W3C CSS 2.1 Specification.</w:t>
                        </w:r>
                      </w:p>
                    </w:txbxContent>
                  </v:textbox>
                </v:shape>
                <w10:wrap type="topAndBottom" anchorx="margin"/>
              </v:group>
            </w:pict>
          </mc:Fallback>
        </mc:AlternateContent>
      </w:r>
      <w:r w:rsidR="00A61937">
        <w:t>To define the margin, border and padding of an element in the DOM tree, CSS generates several rectangular boxes around the element in what is called the “Box Model”. The Box Model</w:t>
      </w:r>
      <w:r w:rsidR="0052725A">
        <w:t xml:space="preserve"> (</w:t>
      </w:r>
      <w:r w:rsidR="00CD77B3">
        <w:fldChar w:fldCharType="begin"/>
      </w:r>
      <w:r w:rsidR="00CD77B3">
        <w:instrText xml:space="preserve"> REF _Ref217632998 \h </w:instrText>
      </w:r>
      <w:r w:rsidR="00CD77B3">
        <w:fldChar w:fldCharType="separate"/>
      </w:r>
      <w:r w:rsidR="005C5D38">
        <w:t xml:space="preserve">Figure </w:t>
      </w:r>
      <w:r w:rsidR="005C5D38">
        <w:rPr>
          <w:noProof/>
        </w:rPr>
        <w:t>1</w:t>
      </w:r>
      <w:r w:rsidR="00CD77B3">
        <w:fldChar w:fldCharType="end"/>
      </w:r>
      <w:r w:rsidR="0052725A">
        <w:t>)</w:t>
      </w:r>
      <w:r w:rsidR="00A61937">
        <w:t xml:space="preserve"> is defined as having the content of the element in the center, followed by padding, a border, and a margin. The padding spaces the content from its border, while the margin spaces the border from other elements in the DOM.</w:t>
      </w:r>
    </w:p>
    <w:p w14:paraId="5CE6B5BC" w14:textId="74A16065" w:rsidR="00A648EE" w:rsidRDefault="00EC52D9" w:rsidP="00B60F1A">
      <w:pPr>
        <w:spacing w:line="360" w:lineRule="auto"/>
        <w:jc w:val="both"/>
      </w:pPr>
      <w:r>
        <w:t>These style sheets are called “cascading” because of</w:t>
      </w:r>
      <w:r w:rsidR="009E65B1">
        <w:t xml:space="preserve"> how they handle situations where multiple rule sets apply to a single element. CSS here specifies a priority scheme to determine which of the overlapping properties should take precedence. This </w:t>
      </w:r>
      <w:r w:rsidR="009E65B1">
        <w:rPr>
          <w:i/>
        </w:rPr>
        <w:t>cascade</w:t>
      </w:r>
      <w:r w:rsidR="009E65B1">
        <w:t xml:space="preserve"> goes from most to least specific. So if for instance you have a rule set for anchors, “a”, and a rule set for anchors of the class “emphasized”, “a.emphasized”, the properties in “a.emphasized” will be prioritized over the same properties in “a” for anchor elements with the “emphasized” class attribute</w:t>
      </w:r>
      <w:r w:rsidR="00A648EE">
        <w:t xml:space="preserve"> (</w:t>
      </w:r>
      <w:r w:rsidR="00143946">
        <w:fldChar w:fldCharType="begin"/>
      </w:r>
      <w:r w:rsidR="00143946">
        <w:instrText xml:space="preserve"> REF _Ref217460113 \h </w:instrText>
      </w:r>
      <w:r w:rsidR="00143946">
        <w:fldChar w:fldCharType="separate"/>
      </w:r>
      <w:r w:rsidR="005C5D38">
        <w:t xml:space="preserve">Code Snippet </w:t>
      </w:r>
      <w:r w:rsidR="005C5D38">
        <w:rPr>
          <w:noProof/>
        </w:rPr>
        <w:t>3</w:t>
      </w:r>
      <w:r w:rsidR="00143946">
        <w:fldChar w:fldCharType="end"/>
      </w:r>
      <w:r w:rsidR="00A648EE">
        <w:t>)</w:t>
      </w:r>
      <w:r w:rsidR="009E65B1">
        <w:t>.</w:t>
      </w:r>
    </w:p>
    <w:p w14:paraId="59AE2455" w14:textId="77777777" w:rsidR="00B0287E" w:rsidRDefault="00B0287E" w:rsidP="00B60F1A">
      <w:pPr>
        <w:spacing w:line="360" w:lineRule="auto"/>
        <w:jc w:val="both"/>
      </w:pPr>
    </w:p>
    <w:p w14:paraId="67E59F85" w14:textId="509B5B7B" w:rsidR="00C92707" w:rsidRDefault="00B0287E" w:rsidP="00B60F1A">
      <w:pPr>
        <w:spacing w:line="360" w:lineRule="auto"/>
        <w:jc w:val="both"/>
      </w:pPr>
      <w:r>
        <w:rPr>
          <w:noProof/>
        </w:rPr>
        <mc:AlternateContent>
          <mc:Choice Requires="wpg">
            <w:drawing>
              <wp:anchor distT="0" distB="0" distL="114300" distR="114300" simplePos="0" relativeHeight="251662336" behindDoc="0" locked="0" layoutInCell="1" allowOverlap="1" wp14:anchorId="2B6DA4C7" wp14:editId="3E877236">
                <wp:simplePos x="0" y="0"/>
                <wp:positionH relativeFrom="margin">
                  <wp:align>center</wp:align>
                </wp:positionH>
                <wp:positionV relativeFrom="paragraph">
                  <wp:posOffset>635</wp:posOffset>
                </wp:positionV>
                <wp:extent cx="4679950" cy="1923415"/>
                <wp:effectExtent l="0" t="0" r="19050" b="6985"/>
                <wp:wrapTopAndBottom/>
                <wp:docPr id="12" name="Group 12"/>
                <wp:cNvGraphicFramePr/>
                <a:graphic xmlns:a="http://schemas.openxmlformats.org/drawingml/2006/main">
                  <a:graphicData uri="http://schemas.microsoft.com/office/word/2010/wordprocessingGroup">
                    <wpg:wgp>
                      <wpg:cNvGrpSpPr/>
                      <wpg:grpSpPr>
                        <a:xfrm>
                          <a:off x="0" y="0"/>
                          <a:ext cx="4679950" cy="1923415"/>
                          <a:chOff x="0" y="0"/>
                          <a:chExt cx="4679950" cy="1923916"/>
                        </a:xfrm>
                      </wpg:grpSpPr>
                      <wps:wsp>
                        <wps:cNvPr id="8" name="Text Box 8"/>
                        <wps:cNvSpPr txBox="1"/>
                        <wps:spPr>
                          <a:xfrm>
                            <a:off x="0" y="1394961"/>
                            <a:ext cx="4679950"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B9E1C56" w14:textId="77777777" w:rsidR="0017377A" w:rsidRPr="00803181" w:rsidRDefault="0017377A" w:rsidP="00B0287E">
                              <w:pPr>
                                <w:pStyle w:val="Caption"/>
                                <w:rPr>
                                  <w:noProof/>
                                </w:rPr>
                              </w:pPr>
                              <w:bookmarkStart w:id="6" w:name="_Ref217460113"/>
                              <w:r>
                                <w:t xml:space="preserve">Code Snippet </w:t>
                              </w:r>
                              <w:fldSimple w:instr=" SEQ Code_Snippet \* ARABIC ">
                                <w:r w:rsidR="005C5D38">
                                  <w:rPr>
                                    <w:noProof/>
                                  </w:rPr>
                                  <w:t>3</w:t>
                                </w:r>
                              </w:fldSimple>
                              <w:bookmarkEnd w:id="6"/>
                              <w:r>
                                <w:t>: An example of cascading in CSS. Anchor elements with the "emphasized" class attribute will have a different font and style than regular anchors, but will share the col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7" name="Text Box 7"/>
                        <wps:cNvSpPr txBox="1"/>
                        <wps:spPr>
                          <a:xfrm>
                            <a:off x="0" y="0"/>
                            <a:ext cx="4679950" cy="13716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7BB21A88" w14:textId="77777777" w:rsidR="0017377A" w:rsidRPr="005E34CF" w:rsidRDefault="0017377A" w:rsidP="00B0287E">
                              <w:pPr>
                                <w:rPr>
                                  <w:rFonts w:ascii="Consolas" w:hAnsi="Consolas"/>
                                  <w:sz w:val="20"/>
                                  <w:szCs w:val="20"/>
                                </w:rPr>
                              </w:pPr>
                              <w:r w:rsidRPr="005E34CF">
                                <w:rPr>
                                  <w:rFonts w:ascii="Consolas" w:hAnsi="Consolas"/>
                                  <w:sz w:val="20"/>
                                  <w:szCs w:val="20"/>
                                </w:rPr>
                                <w:t>a {</w:t>
                              </w:r>
                            </w:p>
                            <w:p w14:paraId="7AB0C704" w14:textId="77777777" w:rsidR="0017377A" w:rsidRPr="005E34CF" w:rsidRDefault="0017377A" w:rsidP="00B0287E">
                              <w:pPr>
                                <w:rPr>
                                  <w:rFonts w:ascii="Consolas" w:hAnsi="Consolas"/>
                                  <w:sz w:val="20"/>
                                  <w:szCs w:val="20"/>
                                </w:rPr>
                              </w:pPr>
                              <w:r w:rsidRPr="005E34CF">
                                <w:rPr>
                                  <w:rFonts w:ascii="Consolas" w:hAnsi="Consolas"/>
                                  <w:sz w:val="20"/>
                                  <w:szCs w:val="20"/>
                                </w:rPr>
                                <w:tab/>
                                <w:t>font : “courier”;</w:t>
                              </w:r>
                            </w:p>
                            <w:p w14:paraId="6ACFEF25" w14:textId="77777777" w:rsidR="0017377A" w:rsidRPr="005E34CF" w:rsidRDefault="0017377A" w:rsidP="00B0287E">
                              <w:pPr>
                                <w:rPr>
                                  <w:rFonts w:ascii="Consolas" w:hAnsi="Consolas"/>
                                  <w:sz w:val="20"/>
                                  <w:szCs w:val="20"/>
                                </w:rPr>
                              </w:pPr>
                              <w:r w:rsidRPr="005E34CF">
                                <w:rPr>
                                  <w:rFonts w:ascii="Consolas" w:hAnsi="Consolas"/>
                                  <w:sz w:val="20"/>
                                  <w:szCs w:val="20"/>
                                </w:rPr>
                                <w:tab/>
                                <w:t>color : “red”;</w:t>
                              </w:r>
                            </w:p>
                            <w:p w14:paraId="461640AC" w14:textId="77777777" w:rsidR="0017377A" w:rsidRDefault="0017377A" w:rsidP="00B0287E">
                              <w:pPr>
                                <w:rPr>
                                  <w:rFonts w:ascii="Consolas" w:hAnsi="Consolas"/>
                                  <w:sz w:val="20"/>
                                  <w:szCs w:val="20"/>
                                </w:rPr>
                              </w:pPr>
                              <w:r w:rsidRPr="005E34CF">
                                <w:rPr>
                                  <w:rFonts w:ascii="Consolas" w:hAnsi="Consolas"/>
                                  <w:sz w:val="20"/>
                                  <w:szCs w:val="20"/>
                                </w:rPr>
                                <w:t>}</w:t>
                              </w:r>
                            </w:p>
                            <w:p w14:paraId="5EBBE56B" w14:textId="77777777" w:rsidR="0017377A" w:rsidRDefault="0017377A" w:rsidP="00B0287E">
                              <w:pPr>
                                <w:rPr>
                                  <w:rFonts w:ascii="Consolas" w:hAnsi="Consolas"/>
                                  <w:sz w:val="20"/>
                                  <w:szCs w:val="20"/>
                                </w:rPr>
                              </w:pPr>
                              <w:r>
                                <w:rPr>
                                  <w:rFonts w:ascii="Consolas" w:hAnsi="Consolas"/>
                                  <w:sz w:val="20"/>
                                  <w:szCs w:val="20"/>
                                </w:rPr>
                                <w:t>a.emphasized {</w:t>
                              </w:r>
                            </w:p>
                            <w:p w14:paraId="695D1907" w14:textId="77777777" w:rsidR="0017377A" w:rsidRDefault="0017377A" w:rsidP="00B0287E">
                              <w:pPr>
                                <w:rPr>
                                  <w:rFonts w:ascii="Consolas" w:hAnsi="Consolas"/>
                                  <w:sz w:val="20"/>
                                  <w:szCs w:val="20"/>
                                </w:rPr>
                              </w:pPr>
                              <w:r>
                                <w:rPr>
                                  <w:rFonts w:ascii="Consolas" w:hAnsi="Consolas"/>
                                  <w:sz w:val="20"/>
                                  <w:szCs w:val="20"/>
                                </w:rPr>
                                <w:tab/>
                                <w:t>font : “arial”</w:t>
                              </w:r>
                            </w:p>
                            <w:p w14:paraId="3396159C" w14:textId="77777777" w:rsidR="0017377A" w:rsidRDefault="0017377A" w:rsidP="00B0287E">
                              <w:pPr>
                                <w:rPr>
                                  <w:rFonts w:ascii="Consolas" w:hAnsi="Consolas"/>
                                  <w:sz w:val="20"/>
                                  <w:szCs w:val="20"/>
                                </w:rPr>
                              </w:pPr>
                              <w:r>
                                <w:rPr>
                                  <w:rFonts w:ascii="Consolas" w:hAnsi="Consolas"/>
                                  <w:sz w:val="20"/>
                                  <w:szCs w:val="20"/>
                                </w:rPr>
                                <w:tab/>
                                <w:t>font-style : italic;</w:t>
                              </w:r>
                            </w:p>
                            <w:p w14:paraId="1FC7C303" w14:textId="77777777" w:rsidR="0017377A" w:rsidRPr="005E34CF" w:rsidRDefault="0017377A" w:rsidP="00B0287E">
                              <w:pPr>
                                <w:rPr>
                                  <w:rFonts w:ascii="Consolas" w:hAnsi="Consolas"/>
                                  <w:sz w:val="20"/>
                                  <w:szCs w:val="20"/>
                                </w:rPr>
                              </w:pPr>
                              <w:r>
                                <w:rPr>
                                  <w:rFonts w:ascii="Consolas" w:hAnsi="Consolas"/>
                                  <w:sz w:val="20"/>
                                  <w:szCs w:val="20"/>
                                </w:rPr>
                                <w:t>}</w:t>
                              </w:r>
                            </w:p>
                            <w:p w14:paraId="4D910C8D" w14:textId="77777777" w:rsidR="0017377A" w:rsidRPr="005E34CF" w:rsidRDefault="0017377A" w:rsidP="00B0287E">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12" o:spid="_x0000_s1035" style="position:absolute;left:0;text-align:left;margin-left:0;margin-top:.05pt;width:368.5pt;height:151.45pt;z-index:251662336;mso-position-horizontal:center;mso-position-horizontal-relative:margin" coordsize="4679950,192391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">
                <v:shape id="Text Box 8" o:spid="_x0000_s1036" type="#_x0000_t202" style="position:absolute;top:1394961;width:4679950;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7G05wQAA&#10;ANoAAAAPAAAAZHJzL2Rvd25yZXYueG1sRE/Pa8IwFL4L/g/hCbvITN1EpDOKyAabF7F62e3RPJvO&#10;5qUkqXb/vTkIHj++38t1bxtxJR9qxwqmkwwEcel0zZWC0/HrdQEiRGSNjWNS8E8B1qvhYIm5djc+&#10;0LWIlUghHHJUYGJscylDachimLiWOHFn5y3GBH0ltcdbCreNfMuyubRYc2ow2NLWUHkpOqtgP/vd&#10;m3F3/txtZu/+59Rt539VodTLqN98gIjUx6f44f7WCtLWdCXdALm6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extOcEAAADaAAAADwAAAAAAAAAAAAAAAACXAgAAZHJzL2Rvd25y&#10;ZXYueG1sUEsFBgAAAAAEAAQA9QAAAIUDAAAAAA==&#10;" stroked="f">
                  <v:textbox style="mso-fit-shape-to-text:t" inset="0,0,0,0">
                    <w:txbxContent>
                      <w:p w14:paraId="7B9E1C56" w14:textId="77777777" w:rsidR="0017377A" w:rsidRPr="00803181" w:rsidRDefault="0017377A" w:rsidP="00B0287E">
                        <w:pPr>
                          <w:pStyle w:val="Caption"/>
                          <w:rPr>
                            <w:noProof/>
                          </w:rPr>
                        </w:pPr>
                        <w:bookmarkStart w:id="7" w:name="_Ref217460113"/>
                        <w:r>
                          <w:t xml:space="preserve">Code Snippet </w:t>
                        </w:r>
                        <w:fldSimple w:instr=" SEQ Code_Snippet \* ARABIC ">
                          <w:r w:rsidR="005C5D38">
                            <w:rPr>
                              <w:noProof/>
                            </w:rPr>
                            <w:t>3</w:t>
                          </w:r>
                        </w:fldSimple>
                        <w:bookmarkEnd w:id="7"/>
                        <w:r>
                          <w:t>: An example of cascading in CSS. Anchor elements with the "emphasized" class attribute will have a different font and style than regular anchors, but will share the color.</w:t>
                        </w:r>
                      </w:p>
                    </w:txbxContent>
                  </v:textbox>
                </v:shape>
                <v:shape id="Text Box 7" o:spid="_x0000_s1037" type="#_x0000_t202" style="position:absolute;width:4679950;height:1371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VAmSvgAA&#10;ANoAAAAPAAAAZHJzL2Rvd25yZXYueG1sRI/NCsIwEITvgu8QVvCmqR5UqlGkKHoS/MHz2qxtsdmU&#10;Jtb69kYQPA4z8w2zWLWmFA3VrrCsYDSMQBCnVhecKbict4MZCOeRNZaWScGbHKyW3c4CY21ffKTm&#10;5DMRIOxiVJB7X8VSujQng25oK+Lg3W1t0AdZZ1LX+ApwU8pxFE2kwYLDQo4VJTmlj9PTKEiiZOua&#10;3eg2edvicZ1t+FClO6X6vXY9B+Gp9f/wr73XCqbwvRJugFx+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3FQJkr4AAADaAAAADwAAAAAAAAAAAAAAAACXAgAAZHJzL2Rvd25yZXYu&#10;eG1sUEsFBgAAAAAEAAQA9QAAAIIDAAAAAA==&#10;" fillcolor="white [3201]" strokecolor="#4f81bd [3204]" strokeweight="2pt">
                  <v:textbox>
                    <w:txbxContent>
                      <w:p w14:paraId="7BB21A88" w14:textId="77777777" w:rsidR="0017377A" w:rsidRPr="005E34CF" w:rsidRDefault="0017377A" w:rsidP="00B0287E">
                        <w:pPr>
                          <w:rPr>
                            <w:rFonts w:ascii="Consolas" w:hAnsi="Consolas"/>
                            <w:sz w:val="20"/>
                            <w:szCs w:val="20"/>
                          </w:rPr>
                        </w:pPr>
                        <w:r w:rsidRPr="005E34CF">
                          <w:rPr>
                            <w:rFonts w:ascii="Consolas" w:hAnsi="Consolas"/>
                            <w:sz w:val="20"/>
                            <w:szCs w:val="20"/>
                          </w:rPr>
                          <w:t>a {</w:t>
                        </w:r>
                      </w:p>
                      <w:p w14:paraId="7AB0C704" w14:textId="77777777" w:rsidR="0017377A" w:rsidRPr="005E34CF" w:rsidRDefault="0017377A" w:rsidP="00B0287E">
                        <w:pPr>
                          <w:rPr>
                            <w:rFonts w:ascii="Consolas" w:hAnsi="Consolas"/>
                            <w:sz w:val="20"/>
                            <w:szCs w:val="20"/>
                          </w:rPr>
                        </w:pPr>
                        <w:r w:rsidRPr="005E34CF">
                          <w:rPr>
                            <w:rFonts w:ascii="Consolas" w:hAnsi="Consolas"/>
                            <w:sz w:val="20"/>
                            <w:szCs w:val="20"/>
                          </w:rPr>
                          <w:tab/>
                          <w:t>font : “courier”;</w:t>
                        </w:r>
                      </w:p>
                      <w:p w14:paraId="6ACFEF25" w14:textId="77777777" w:rsidR="0017377A" w:rsidRPr="005E34CF" w:rsidRDefault="0017377A" w:rsidP="00B0287E">
                        <w:pPr>
                          <w:rPr>
                            <w:rFonts w:ascii="Consolas" w:hAnsi="Consolas"/>
                            <w:sz w:val="20"/>
                            <w:szCs w:val="20"/>
                          </w:rPr>
                        </w:pPr>
                        <w:r w:rsidRPr="005E34CF">
                          <w:rPr>
                            <w:rFonts w:ascii="Consolas" w:hAnsi="Consolas"/>
                            <w:sz w:val="20"/>
                            <w:szCs w:val="20"/>
                          </w:rPr>
                          <w:tab/>
                          <w:t>color : “red”;</w:t>
                        </w:r>
                      </w:p>
                      <w:p w14:paraId="461640AC" w14:textId="77777777" w:rsidR="0017377A" w:rsidRDefault="0017377A" w:rsidP="00B0287E">
                        <w:pPr>
                          <w:rPr>
                            <w:rFonts w:ascii="Consolas" w:hAnsi="Consolas"/>
                            <w:sz w:val="20"/>
                            <w:szCs w:val="20"/>
                          </w:rPr>
                        </w:pPr>
                        <w:r w:rsidRPr="005E34CF">
                          <w:rPr>
                            <w:rFonts w:ascii="Consolas" w:hAnsi="Consolas"/>
                            <w:sz w:val="20"/>
                            <w:szCs w:val="20"/>
                          </w:rPr>
                          <w:t>}</w:t>
                        </w:r>
                      </w:p>
                      <w:p w14:paraId="5EBBE56B" w14:textId="77777777" w:rsidR="0017377A" w:rsidRDefault="0017377A" w:rsidP="00B0287E">
                        <w:pPr>
                          <w:rPr>
                            <w:rFonts w:ascii="Consolas" w:hAnsi="Consolas"/>
                            <w:sz w:val="20"/>
                            <w:szCs w:val="20"/>
                          </w:rPr>
                        </w:pPr>
                        <w:r>
                          <w:rPr>
                            <w:rFonts w:ascii="Consolas" w:hAnsi="Consolas"/>
                            <w:sz w:val="20"/>
                            <w:szCs w:val="20"/>
                          </w:rPr>
                          <w:t>a.emphasized {</w:t>
                        </w:r>
                      </w:p>
                      <w:p w14:paraId="695D1907" w14:textId="77777777" w:rsidR="0017377A" w:rsidRDefault="0017377A" w:rsidP="00B0287E">
                        <w:pPr>
                          <w:rPr>
                            <w:rFonts w:ascii="Consolas" w:hAnsi="Consolas"/>
                            <w:sz w:val="20"/>
                            <w:szCs w:val="20"/>
                          </w:rPr>
                        </w:pPr>
                        <w:r>
                          <w:rPr>
                            <w:rFonts w:ascii="Consolas" w:hAnsi="Consolas"/>
                            <w:sz w:val="20"/>
                            <w:szCs w:val="20"/>
                          </w:rPr>
                          <w:tab/>
                          <w:t>font : “arial”</w:t>
                        </w:r>
                      </w:p>
                      <w:p w14:paraId="3396159C" w14:textId="77777777" w:rsidR="0017377A" w:rsidRDefault="0017377A" w:rsidP="00B0287E">
                        <w:pPr>
                          <w:rPr>
                            <w:rFonts w:ascii="Consolas" w:hAnsi="Consolas"/>
                            <w:sz w:val="20"/>
                            <w:szCs w:val="20"/>
                          </w:rPr>
                        </w:pPr>
                        <w:r>
                          <w:rPr>
                            <w:rFonts w:ascii="Consolas" w:hAnsi="Consolas"/>
                            <w:sz w:val="20"/>
                            <w:szCs w:val="20"/>
                          </w:rPr>
                          <w:tab/>
                          <w:t>font-style : italic;</w:t>
                        </w:r>
                      </w:p>
                      <w:p w14:paraId="1FC7C303" w14:textId="77777777" w:rsidR="0017377A" w:rsidRPr="005E34CF" w:rsidRDefault="0017377A" w:rsidP="00B0287E">
                        <w:pPr>
                          <w:rPr>
                            <w:rFonts w:ascii="Consolas" w:hAnsi="Consolas"/>
                            <w:sz w:val="20"/>
                            <w:szCs w:val="20"/>
                          </w:rPr>
                        </w:pPr>
                        <w:r>
                          <w:rPr>
                            <w:rFonts w:ascii="Consolas" w:hAnsi="Consolas"/>
                            <w:sz w:val="20"/>
                            <w:szCs w:val="20"/>
                          </w:rPr>
                          <w:t>}</w:t>
                        </w:r>
                      </w:p>
                      <w:p w14:paraId="4D910C8D" w14:textId="77777777" w:rsidR="0017377A" w:rsidRPr="005E34CF" w:rsidRDefault="0017377A" w:rsidP="00B0287E">
                        <w:pPr>
                          <w:rPr>
                            <w:rFonts w:ascii="Consolas" w:hAnsi="Consolas"/>
                            <w:sz w:val="20"/>
                            <w:szCs w:val="20"/>
                          </w:rPr>
                        </w:pPr>
                      </w:p>
                    </w:txbxContent>
                  </v:textbox>
                </v:shape>
                <w10:wrap type="topAndBottom" anchorx="margin"/>
              </v:group>
            </w:pict>
          </mc:Fallback>
        </mc:AlternateContent>
      </w:r>
    </w:p>
    <w:p w14:paraId="7FC6B7DC" w14:textId="5915F566" w:rsidR="006565F7" w:rsidRDefault="006565F7" w:rsidP="00B60F1A">
      <w:pPr>
        <w:spacing w:line="360" w:lineRule="auto"/>
        <w:jc w:val="both"/>
      </w:pPr>
      <w:r>
        <w:t>This way of cascading is also used when prioritizing which style sheets should take precedence. CSS gives authors three ways of defin</w:t>
      </w:r>
      <w:r w:rsidR="00C90D06">
        <w:t>ing style sheet sources in a document: inline, embedded and external. The priority scheme is as follows:</w:t>
      </w:r>
    </w:p>
    <w:p w14:paraId="384752B5" w14:textId="77777777" w:rsidR="00F31217" w:rsidRDefault="00F31217" w:rsidP="00B60F1A">
      <w:pPr>
        <w:spacing w:line="360" w:lineRule="auto"/>
        <w:jc w:val="both"/>
      </w:pPr>
    </w:p>
    <w:p w14:paraId="67A93B83" w14:textId="47FB11CA" w:rsidR="00C90D06" w:rsidRDefault="00C90D06" w:rsidP="00B60F1A">
      <w:pPr>
        <w:pStyle w:val="ListParagraph"/>
        <w:numPr>
          <w:ilvl w:val="0"/>
          <w:numId w:val="1"/>
        </w:numPr>
        <w:spacing w:line="360" w:lineRule="auto"/>
        <w:jc w:val="both"/>
      </w:pPr>
      <w:r w:rsidRPr="00C90D06">
        <w:rPr>
          <w:b/>
        </w:rPr>
        <w:t>Inline</w:t>
      </w:r>
      <w:r>
        <w:t>, inside the HTML document, specified for a single element inside its “style” attribute.</w:t>
      </w:r>
    </w:p>
    <w:p w14:paraId="75E4075B" w14:textId="1E5F9BE5" w:rsidR="00C90D06" w:rsidRDefault="00C90D06" w:rsidP="00B60F1A">
      <w:pPr>
        <w:pStyle w:val="ListParagraph"/>
        <w:numPr>
          <w:ilvl w:val="0"/>
          <w:numId w:val="1"/>
        </w:numPr>
        <w:spacing w:line="360" w:lineRule="auto"/>
        <w:jc w:val="both"/>
      </w:pPr>
      <w:r w:rsidRPr="00C90D06">
        <w:rPr>
          <w:b/>
        </w:rPr>
        <w:t>Embedded</w:t>
      </w:r>
      <w:r>
        <w:t>, inside the HTML document, defined in its own block inside a “style” element.</w:t>
      </w:r>
    </w:p>
    <w:p w14:paraId="2622C155" w14:textId="200DC032" w:rsidR="00C90D06" w:rsidRDefault="00EB0977" w:rsidP="00B60F1A">
      <w:pPr>
        <w:pStyle w:val="ListParagraph"/>
        <w:numPr>
          <w:ilvl w:val="0"/>
          <w:numId w:val="1"/>
        </w:numPr>
        <w:spacing w:line="360" w:lineRule="auto"/>
        <w:jc w:val="both"/>
      </w:pPr>
      <w:r>
        <w:rPr>
          <w:b/>
        </w:rPr>
        <w:t>External</w:t>
      </w:r>
      <w:r>
        <w:t>, a separate CSS file referenced in the document</w:t>
      </w:r>
      <w:r w:rsidR="000272E9">
        <w:t>.</w:t>
      </w:r>
    </w:p>
    <w:p w14:paraId="6817B77B" w14:textId="77777777" w:rsidR="00967AF9" w:rsidRDefault="00967AF9" w:rsidP="00B60F1A">
      <w:pPr>
        <w:spacing w:line="360" w:lineRule="auto"/>
        <w:jc w:val="both"/>
      </w:pPr>
    </w:p>
    <w:p w14:paraId="7E3233EB" w14:textId="1E4BACDD" w:rsidR="00967AF9" w:rsidRPr="009E65B1" w:rsidRDefault="00967AF9" w:rsidP="00B60F1A">
      <w:pPr>
        <w:spacing w:line="360" w:lineRule="auto"/>
        <w:jc w:val="both"/>
      </w:pPr>
      <w:r>
        <w:t>CSS also allows for using different styles depending on th</w:t>
      </w:r>
      <w:r w:rsidR="0009636E">
        <w:t>e media type</w:t>
      </w:r>
      <w:r w:rsidR="002433FC">
        <w:t xml:space="preserve"> from version 2 onwards</w:t>
      </w:r>
      <w:r w:rsidR="0009636E">
        <w:t>. E.g. this can allow</w:t>
      </w:r>
      <w:r>
        <w:t xml:space="preserve"> for differentiating between regular screen versions and printed versions of a document – giving authors the ability to tailor a document</w:t>
      </w:r>
      <w:r w:rsidR="00024417">
        <w:t>’</w:t>
      </w:r>
      <w:r>
        <w:t>s p</w:t>
      </w:r>
      <w:r w:rsidR="00C50CDA">
        <w:t>resentation to different media</w:t>
      </w:r>
      <w:r>
        <w:t>.</w:t>
      </w:r>
    </w:p>
    <w:p w14:paraId="2E04D288" w14:textId="48922C44" w:rsidR="00C96927" w:rsidRDefault="00A6077F" w:rsidP="00B60F1A">
      <w:pPr>
        <w:pStyle w:val="Heading3"/>
        <w:spacing w:line="360" w:lineRule="auto"/>
        <w:jc w:val="both"/>
      </w:pPr>
      <w:r>
        <w:t>Media Queries</w:t>
      </w:r>
    </w:p>
    <w:p w14:paraId="1C95E1CB" w14:textId="0B3413D5" w:rsidR="00853E64" w:rsidRDefault="0009636E" w:rsidP="00B60F1A">
      <w:pPr>
        <w:spacing w:line="360" w:lineRule="auto"/>
        <w:jc w:val="both"/>
      </w:pPr>
      <w:r>
        <w:t>Media Queries are defined in the CSS 3 st</w:t>
      </w:r>
      <w:r w:rsidR="00B4700B">
        <w:t>andard as an extension of the old media type detection from CSS 2</w:t>
      </w:r>
      <w:r w:rsidR="00163FF4">
        <w:t xml:space="preserve"> </w:t>
      </w:r>
      <w:r w:rsidR="00163FF4">
        <w:fldChar w:fldCharType="begin"/>
      </w:r>
      <w:r w:rsidR="00163FF4">
        <w:instrText xml:space="preserve"> ADDIN EN.CITE &lt;EndNote&gt;&lt;Cite&gt;&lt;Author&gt;W3C&lt;/Author&gt;&lt;Year&gt;2011&lt;/Year&gt;&lt;RecNum&gt;48&lt;/RecNum&gt;&lt;DisplayText&gt;[5]&lt;/DisplayText&gt;&lt;record&gt;&lt;rec-number&gt;48&lt;/rec-number&gt;&lt;foreign-keys&gt;&lt;key app="EN" db-id="0a200tee5sa5e1ex095psptx0zaddvdr5sff"&gt;48&lt;/key&gt;&lt;/foreign-keys&gt;&lt;ref-type name="Web Page"&gt;12&lt;/ref-type&gt;&lt;contributors&gt;&lt;authors&gt;&lt;author&gt;W3C&lt;/author&gt;&lt;/authors&gt;&lt;/contributors&gt;&lt;titles&gt;&lt;title&gt;Cascading Style Sheets (CSS) Snapshot 2010&lt;/title&gt;&lt;/titles&gt;&lt;volume&gt;2013&lt;/volume&gt;&lt;dates&gt;&lt;year&gt;2011&lt;/year&gt;&lt;/dates&gt;&lt;urls&gt;&lt;related-urls&gt;&lt;url&gt;http://www.w3.org/TR/CSS/&lt;/url&gt;&lt;/related-urls&gt;&lt;/urls&gt;&lt;/record&gt;&lt;/Cite&gt;&lt;/EndNote&gt;</w:instrText>
      </w:r>
      <w:r w:rsidR="00163FF4">
        <w:fldChar w:fldCharType="separate"/>
      </w:r>
      <w:r w:rsidR="00163FF4">
        <w:rPr>
          <w:noProof/>
        </w:rPr>
        <w:t>[</w:t>
      </w:r>
      <w:hyperlink w:anchor="_ENREF_5" w:tooltip="W3C, 2011 #48" w:history="1">
        <w:r w:rsidR="00163FF4">
          <w:rPr>
            <w:noProof/>
          </w:rPr>
          <w:t>5</w:t>
        </w:r>
      </w:hyperlink>
      <w:r w:rsidR="00163FF4">
        <w:rPr>
          <w:noProof/>
        </w:rPr>
        <w:t>]</w:t>
      </w:r>
      <w:r w:rsidR="00163FF4">
        <w:fldChar w:fldCharType="end"/>
      </w:r>
      <w:r w:rsidR="00B4700B">
        <w:t xml:space="preserve">. While the old standard allowed for detecting media types such as </w:t>
      </w:r>
      <w:r w:rsidR="00B4700B">
        <w:rPr>
          <w:i/>
        </w:rPr>
        <w:t>screen</w:t>
      </w:r>
      <w:r w:rsidR="00B4700B">
        <w:t xml:space="preserve"> and </w:t>
      </w:r>
      <w:r w:rsidR="00B4700B">
        <w:rPr>
          <w:i/>
        </w:rPr>
        <w:t>print</w:t>
      </w:r>
      <w:r w:rsidR="00B4700B">
        <w:t>, media queries give authors the ability to differentiate between media features as well. Features that can be detecte</w:t>
      </w:r>
      <w:r w:rsidR="00A2024F">
        <w:t xml:space="preserve">d with the new standard include </w:t>
      </w:r>
      <w:r w:rsidR="00A2024F">
        <w:rPr>
          <w:i/>
        </w:rPr>
        <w:t>width, height</w:t>
      </w:r>
      <w:r w:rsidR="00A2024F" w:rsidRPr="00A2024F">
        <w:t xml:space="preserve"> and </w:t>
      </w:r>
      <w:r w:rsidR="00A2024F">
        <w:rPr>
          <w:i/>
        </w:rPr>
        <w:t>orientation</w:t>
      </w:r>
      <w:r w:rsidR="00A2024F">
        <w:t>.</w:t>
      </w:r>
      <w:r w:rsidR="00E62E49">
        <w:t xml:space="preserve"> Being able to combine these media types and media features into logical expressions is what constitutes a Media Query. Because of this the new standard contains logical operators to give authors the ability to create these expressions.  Operators such as AND, NOT and ONLY can be used to define a Media Query.</w:t>
      </w:r>
    </w:p>
    <w:p w14:paraId="15AA14B7" w14:textId="77777777" w:rsidR="008D65BD" w:rsidRDefault="008D65BD" w:rsidP="00B60F1A">
      <w:pPr>
        <w:spacing w:line="360" w:lineRule="auto"/>
        <w:jc w:val="both"/>
      </w:pPr>
    </w:p>
    <w:p w14:paraId="3F4DC820" w14:textId="77777777" w:rsidR="008D65BD" w:rsidRDefault="008D65BD" w:rsidP="00B60F1A">
      <w:pPr>
        <w:spacing w:line="360" w:lineRule="auto"/>
        <w:jc w:val="both"/>
      </w:pPr>
      <w:r>
        <w:rPr>
          <w:noProof/>
        </w:rPr>
        <mc:AlternateContent>
          <mc:Choice Requires="wpg">
            <w:drawing>
              <wp:anchor distT="0" distB="0" distL="114300" distR="114300" simplePos="0" relativeHeight="251663360" behindDoc="0" locked="0" layoutInCell="1" allowOverlap="1" wp14:anchorId="15928966" wp14:editId="614A56F5">
                <wp:simplePos x="0" y="0"/>
                <wp:positionH relativeFrom="margin">
                  <wp:align>center</wp:align>
                </wp:positionH>
                <wp:positionV relativeFrom="paragraph">
                  <wp:posOffset>1905</wp:posOffset>
                </wp:positionV>
                <wp:extent cx="4800600" cy="999490"/>
                <wp:effectExtent l="0" t="0" r="0" b="0"/>
                <wp:wrapTopAndBottom/>
                <wp:docPr id="22" name="Group 22"/>
                <wp:cNvGraphicFramePr/>
                <a:graphic xmlns:a="http://schemas.openxmlformats.org/drawingml/2006/main">
                  <a:graphicData uri="http://schemas.microsoft.com/office/word/2010/wordprocessingGroup">
                    <wpg:wgp>
                      <wpg:cNvGrpSpPr/>
                      <wpg:grpSpPr>
                        <a:xfrm>
                          <a:off x="0" y="0"/>
                          <a:ext cx="4800600" cy="999490"/>
                          <a:chOff x="0" y="0"/>
                          <a:chExt cx="4800600" cy="999490"/>
                        </a:xfrm>
                      </wpg:grpSpPr>
                      <wps:wsp>
                        <wps:cNvPr id="5" name="Text Box 5"/>
                        <wps:cNvSpPr txBox="1"/>
                        <wps:spPr>
                          <a:xfrm>
                            <a:off x="0" y="0"/>
                            <a:ext cx="4763770" cy="5715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3EE4605D" w14:textId="77777777" w:rsidR="0017377A" w:rsidRPr="00CD36BC" w:rsidRDefault="0017377A" w:rsidP="00CD36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tLeast"/>
                                <w:rPr>
                                  <w:rFonts w:ascii="Consolas" w:hAnsi="Consolas" w:cs="Courier"/>
                                  <w:b/>
                                  <w:bCs/>
                                  <w:color w:val="000000"/>
                                  <w:sz w:val="27"/>
                                  <w:szCs w:val="27"/>
                                </w:rPr>
                              </w:pPr>
                              <w:r w:rsidRPr="00CD36BC">
                                <w:rPr>
                                  <w:rFonts w:ascii="Consolas" w:hAnsi="Consolas" w:cs="Courier"/>
                                  <w:b/>
                                  <w:bCs/>
                                  <w:color w:val="000000"/>
                                  <w:sz w:val="20"/>
                                  <w:szCs w:val="20"/>
                                </w:rPr>
                                <w:t>@media screen and (min-width: 400px) and (max-width: 700px) { … }</w:t>
                              </w:r>
                            </w:p>
                            <w:p w14:paraId="2FB31294" w14:textId="77777777" w:rsidR="0017377A" w:rsidRPr="00CD36BC" w:rsidRDefault="0017377A">
                              <w:pPr>
                                <w:rPr>
                                  <w:rFonts w:ascii="Consolas" w:hAnsi="Consolas"/>
                                </w:rPr>
                              </w:pPr>
                            </w:p>
                          </w:txbxContent>
                        </wps:txbx>
                        <wps:bodyPr rot="0" spcFirstLastPara="0" vertOverflow="overflow" horzOverflow="overflow" vert="horz" wrap="none" lIns="108000" tIns="0" rIns="91440" bIns="0" numCol="1" spcCol="0" rtlCol="0" fromWordArt="0" anchor="t" anchorCtr="0" forceAA="0" compatLnSpc="1">
                          <a:prstTxWarp prst="textNoShape">
                            <a:avLst/>
                          </a:prstTxWarp>
                          <a:noAutofit/>
                        </wps:bodyPr>
                      </wps:wsp>
                      <wps:wsp>
                        <wps:cNvPr id="6" name="Text Box 6"/>
                        <wps:cNvSpPr txBox="1"/>
                        <wps:spPr>
                          <a:xfrm>
                            <a:off x="0" y="604520"/>
                            <a:ext cx="480060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BF264AE" w14:textId="581FC5F1" w:rsidR="0017377A" w:rsidRDefault="0017377A" w:rsidP="00CD36BC">
                              <w:pPr>
                                <w:pStyle w:val="Caption"/>
                                <w:rPr>
                                  <w:noProof/>
                                </w:rPr>
                              </w:pPr>
                              <w:bookmarkStart w:id="8" w:name="_Ref217460309"/>
                              <w:r>
                                <w:t xml:space="preserve">Code Snippet </w:t>
                              </w:r>
                              <w:fldSimple w:instr=" SEQ Code_Snippet \* ARABIC ">
                                <w:r w:rsidR="005C5D38">
                                  <w:rPr>
                                    <w:noProof/>
                                  </w:rPr>
                                  <w:t>4</w:t>
                                </w:r>
                              </w:fldSimple>
                              <w:bookmarkEnd w:id="8"/>
                              <w:r>
                                <w:t>: An example of a Media Query for a screen media type with a screen width between 400px and 700p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22" o:spid="_x0000_s1038" style="position:absolute;left:0;text-align:left;margin-left:0;margin-top:.15pt;width:378pt;height:78.7pt;z-index:251663360;mso-position-horizontal:center;mso-position-horizontal-relative:margin" coordsize="4800600,99949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">
                <v:shape id="Text Box 5" o:spid="_x0000_s1039" type="#_x0000_t202" style="position:absolute;width:4763770;height:5715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UKi4wwAA&#10;ANoAAAAPAAAAZHJzL2Rvd25yZXYueG1sRI9Ba8JAFITvhf6H5RW8NRuVtpJmlZIoePBg0+L5kX1N&#10;QrNvQ3bV1V/fFYQeh5n5hslXwfTiRKPrLCuYJikI4trqjhsF31+b5wUI55E19pZJwYUcrJaPDzlm&#10;2p75k06Vb0SEsMtQQev9kEnp6pYMusQOxNH7saNBH+XYSD3iOcJNL2dp+ioNdhwXWhyoaKn+rY5G&#10;AaVvdn+R14LX18N8N9XlLIRSqclT+HgH4Sn4//C9vdUKXuB2Jd4Aufw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BUKi4wwAAANoAAAAPAAAAAAAAAAAAAAAAAJcCAABkcnMvZG93&#10;bnJldi54bWxQSwUGAAAAAAQABAD1AAAAhwMAAAAA&#10;" fillcolor="white [3201]" strokecolor="#4f81bd [3204]" strokeweight="2pt">
                  <v:textbox inset="3mm,0,,0">
                    <w:txbxContent>
                      <w:p w14:paraId="3EE4605D" w14:textId="77777777" w:rsidR="0017377A" w:rsidRPr="00CD36BC" w:rsidRDefault="0017377A" w:rsidP="00CD36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tLeast"/>
                          <w:rPr>
                            <w:rFonts w:ascii="Consolas" w:hAnsi="Consolas" w:cs="Courier"/>
                            <w:b/>
                            <w:bCs/>
                            <w:color w:val="000000"/>
                            <w:sz w:val="27"/>
                            <w:szCs w:val="27"/>
                          </w:rPr>
                        </w:pPr>
                        <w:r w:rsidRPr="00CD36BC">
                          <w:rPr>
                            <w:rFonts w:ascii="Consolas" w:hAnsi="Consolas" w:cs="Courier"/>
                            <w:b/>
                            <w:bCs/>
                            <w:color w:val="000000"/>
                            <w:sz w:val="20"/>
                            <w:szCs w:val="20"/>
                          </w:rPr>
                          <w:t>@media screen and (min-width: 400px) and (max-width: 700px) { … }</w:t>
                        </w:r>
                      </w:p>
                      <w:p w14:paraId="2FB31294" w14:textId="77777777" w:rsidR="0017377A" w:rsidRPr="00CD36BC" w:rsidRDefault="0017377A">
                        <w:pPr>
                          <w:rPr>
                            <w:rFonts w:ascii="Consolas" w:hAnsi="Consolas"/>
                          </w:rPr>
                        </w:pPr>
                      </w:p>
                    </w:txbxContent>
                  </v:textbox>
                </v:shape>
                <v:shape id="Text Box 6" o:spid="_x0000_s1040" type="#_x0000_t202" style="position:absolute;top:604520;width:480060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P1zQxQAA&#10;ANoAAAAPAAAAZHJzL2Rvd25yZXYueG1sRI9BawIxFITvQv9DeIVeRLOtspStUUQUai/SrRdvj81z&#10;s+3mZUmyuv33jSD0OMzMN8xiNdhWXMiHxrGC52kGgrhyuuFawfFrN3kFESKyxtYxKfilAKvlw2iB&#10;hXZX/qRLGWuRIBwKVGBi7AopQ2XIYpi6jjh5Z+ctxiR9LbXHa4LbVr5kWS4tNpwWDHa0MVT9lL1V&#10;cJifDmbcn7cf6/nM74/9Jv+uS6WeHof1G4hIQ/wP39vvWkEOtyvpBsjl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M/XNDFAAAA2gAAAA8AAAAAAAAAAAAAAAAAlwIAAGRycy9k&#10;b3ducmV2LnhtbFBLBQYAAAAABAAEAPUAAACJAwAAAAA=&#10;" stroked="f">
                  <v:textbox style="mso-fit-shape-to-text:t" inset="0,0,0,0">
                    <w:txbxContent>
                      <w:p w14:paraId="4BF264AE" w14:textId="581FC5F1" w:rsidR="0017377A" w:rsidRDefault="0017377A" w:rsidP="00CD36BC">
                        <w:pPr>
                          <w:pStyle w:val="Caption"/>
                          <w:rPr>
                            <w:noProof/>
                          </w:rPr>
                        </w:pPr>
                        <w:bookmarkStart w:id="9" w:name="_Ref217460309"/>
                        <w:r>
                          <w:t xml:space="preserve">Code Snippet </w:t>
                        </w:r>
                        <w:fldSimple w:instr=" SEQ Code_Snippet \* ARABIC ">
                          <w:r w:rsidR="005C5D38">
                            <w:rPr>
                              <w:noProof/>
                            </w:rPr>
                            <w:t>4</w:t>
                          </w:r>
                        </w:fldSimple>
                        <w:bookmarkEnd w:id="9"/>
                        <w:r>
                          <w:t>: An example of a Media Query for a screen media type with a screen width between 400px and 700px</w:t>
                        </w:r>
                      </w:p>
                    </w:txbxContent>
                  </v:textbox>
                </v:shape>
                <w10:wrap type="topAndBottom" anchorx="margin"/>
              </v:group>
            </w:pict>
          </mc:Fallback>
        </mc:AlternateContent>
      </w:r>
    </w:p>
    <w:p w14:paraId="6F1C2758" w14:textId="26034526" w:rsidR="006C3C74" w:rsidRDefault="00F31F2D" w:rsidP="00B60F1A">
      <w:pPr>
        <w:spacing w:line="360" w:lineRule="auto"/>
        <w:jc w:val="both"/>
      </w:pPr>
      <w:r>
        <w:t>By u</w:t>
      </w:r>
      <w:r w:rsidR="00130771">
        <w:t>sing Media Queries authors can specify different pre</w:t>
      </w:r>
      <w:r w:rsidR="003C7FEE">
        <w:t xml:space="preserve">sentational properties based </w:t>
      </w:r>
      <w:r w:rsidR="00130771">
        <w:t>not only</w:t>
      </w:r>
      <w:r w:rsidR="003C7FEE">
        <w:t xml:space="preserve"> on</w:t>
      </w:r>
      <w:r w:rsidR="007D6864">
        <w:t xml:space="preserve"> what type of medium</w:t>
      </w:r>
      <w:r w:rsidR="00130771">
        <w:t>, but the features of any given medium that’</w:t>
      </w:r>
      <w:r>
        <w:t>s viewing the document.</w:t>
      </w:r>
      <w:r w:rsidR="00B952CC">
        <w:t xml:space="preserve"> While the screen type covers everything from a mobile phone to a widescreen TV, specifying</w:t>
      </w:r>
      <w:r w:rsidR="0075346C">
        <w:t xml:space="preserve"> the</w:t>
      </w:r>
      <w:r w:rsidR="005F11F9">
        <w:t xml:space="preserve"> dimensions of</w:t>
      </w:r>
      <w:r w:rsidR="0075346C">
        <w:t xml:space="preserve"> screen</w:t>
      </w:r>
      <w:r w:rsidR="005F11F9">
        <w:t xml:space="preserve"> media, such as</w:t>
      </w:r>
      <w:r w:rsidR="00B952CC">
        <w:t xml:space="preserve"> max-width</w:t>
      </w:r>
      <w:r w:rsidR="008569AE">
        <w:t xml:space="preserve"> (</w:t>
      </w:r>
      <w:r w:rsidR="008569AE">
        <w:fldChar w:fldCharType="begin"/>
      </w:r>
      <w:r w:rsidR="008569AE">
        <w:instrText xml:space="preserve"> REF _Ref217460309 \h </w:instrText>
      </w:r>
      <w:r w:rsidR="008569AE">
        <w:fldChar w:fldCharType="separate"/>
      </w:r>
      <w:r w:rsidR="005C5D38">
        <w:t xml:space="preserve">Code Snippet </w:t>
      </w:r>
      <w:r w:rsidR="005C5D38">
        <w:rPr>
          <w:noProof/>
        </w:rPr>
        <w:t>4</w:t>
      </w:r>
      <w:r w:rsidR="008569AE">
        <w:fldChar w:fldCharType="end"/>
      </w:r>
      <w:r w:rsidR="008569AE">
        <w:t>)</w:t>
      </w:r>
      <w:r w:rsidR="005F11F9">
        <w:t>,</w:t>
      </w:r>
      <w:r w:rsidR="00B952CC">
        <w:t xml:space="preserve"> for a given rule set means being able to tailor the presentat</w:t>
      </w:r>
      <w:r w:rsidR="00474D00">
        <w:t>ion more a</w:t>
      </w:r>
      <w:r w:rsidR="0075346C">
        <w:t>ccurately to a specific device.</w:t>
      </w:r>
    </w:p>
    <w:p w14:paraId="73734E69" w14:textId="30D2CF2E" w:rsidR="00F64C24" w:rsidRDefault="00F64C24" w:rsidP="00B60F1A">
      <w:pPr>
        <w:pStyle w:val="Heading3"/>
        <w:spacing w:line="360" w:lineRule="auto"/>
        <w:jc w:val="both"/>
      </w:pPr>
      <w:r>
        <w:t>Fluid Grids</w:t>
      </w:r>
    </w:p>
    <w:p w14:paraId="700D0693" w14:textId="553E0A48" w:rsidR="002A00DB" w:rsidRDefault="00F64C24" w:rsidP="00B60F1A">
      <w:pPr>
        <w:spacing w:line="360" w:lineRule="auto"/>
        <w:jc w:val="both"/>
      </w:pPr>
      <w:r>
        <w:t>A fluid grid is the term given to web page layouts that are built using relativistic dimensions instead of a</w:t>
      </w:r>
      <w:r w:rsidR="000B3AFD">
        <w:t>bsolute ones. T</w:t>
      </w:r>
      <w:r w:rsidR="00F81767">
        <w:t>he crux of this is</w:t>
      </w:r>
      <w:r>
        <w:t xml:space="preserve"> that elem</w:t>
      </w:r>
      <w:r w:rsidR="0055476A">
        <w:t>ents are given dimensions in the</w:t>
      </w:r>
      <w:r>
        <w:t xml:space="preserve"> CSS based on percentages and text is sized based on “ems”</w:t>
      </w:r>
      <w:r w:rsidR="00F81767">
        <w:t xml:space="preserve">, instead of pixels. </w:t>
      </w:r>
      <w:commentRangeStart w:id="10"/>
      <w:r w:rsidR="00F81767">
        <w:t>This means that layouts can flow freely outward and inward</w:t>
      </w:r>
      <w:r w:rsidR="00CD1F20">
        <w:t xml:space="preserve"> as the viewport size changes</w:t>
      </w:r>
      <w:r w:rsidR="00F81767">
        <w:t xml:space="preserve"> without breaking</w:t>
      </w:r>
      <w:commentRangeEnd w:id="10"/>
      <w:r w:rsidR="00CD1F20">
        <w:t xml:space="preserve">, </w:t>
      </w:r>
      <w:r w:rsidR="006B0D68">
        <w:rPr>
          <w:rStyle w:val="CommentReference"/>
        </w:rPr>
        <w:commentReference w:id="10"/>
      </w:r>
      <w:r w:rsidR="00F81767">
        <w:t>hence the name “fluid grid”.</w:t>
      </w:r>
      <w:r w:rsidR="007D3863">
        <w:t xml:space="preserve"> The viewport in this context is defined by the W3C as </w:t>
      </w:r>
      <w:commentRangeStart w:id="11"/>
      <w:r w:rsidR="007D3863" w:rsidRPr="007D3863">
        <w:t>a window or o</w:t>
      </w:r>
      <w:r w:rsidR="007D3863">
        <w:t xml:space="preserve">ther viewing area on the screen </w:t>
      </w:r>
      <w:r w:rsidR="007D3863" w:rsidRPr="007D3863">
        <w:t xml:space="preserve">through which users </w:t>
      </w:r>
      <w:r w:rsidR="001E2629">
        <w:t>interact with</w:t>
      </w:r>
      <w:r w:rsidR="007D3863" w:rsidRPr="007D3863">
        <w:t xml:space="preserve"> a document</w:t>
      </w:r>
      <w:r w:rsidR="007D3863">
        <w:t xml:space="preserve">. </w:t>
      </w:r>
      <w:commentRangeEnd w:id="11"/>
      <w:r w:rsidR="002E24D6">
        <w:rPr>
          <w:rStyle w:val="CommentReference"/>
        </w:rPr>
        <w:commentReference w:id="11"/>
      </w:r>
      <w:r w:rsidR="00F81767">
        <w:t xml:space="preserve">This method of styling layouts is inherently more flexible than the old method of </w:t>
      </w:r>
      <w:r w:rsidR="00CE21D3">
        <w:t>using pixels to define the di</w:t>
      </w:r>
      <w:r w:rsidR="001B064E">
        <w:t>mensions of HTML elements. Even though</w:t>
      </w:r>
      <w:r w:rsidR="00405B94">
        <w:t xml:space="preserve"> a layout</w:t>
      </w:r>
      <w:r w:rsidR="006D76E3">
        <w:t xml:space="preserve"> that is</w:t>
      </w:r>
      <w:r w:rsidR="009F738B">
        <w:t xml:space="preserve"> built to be</w:t>
      </w:r>
      <w:r w:rsidR="00CC1F2A">
        <w:t xml:space="preserve"> </w:t>
      </w:r>
      <w:r w:rsidR="00A25C4E">
        <w:t>a fluid grid</w:t>
      </w:r>
      <w:r w:rsidR="00CE21D3">
        <w:t xml:space="preserve"> will keep its shape based on screen size, it will still </w:t>
      </w:r>
      <w:r w:rsidR="00A25C4E">
        <w:t>break</w:t>
      </w:r>
      <w:r w:rsidR="00CE21D3">
        <w:t xml:space="preserve"> when the difference between the intended screen dimensions </w:t>
      </w:r>
      <w:r w:rsidR="00A25C4E">
        <w:t>and the viewing screen size is big, or the aspect</w:t>
      </w:r>
      <w:r w:rsidR="003A0C8F">
        <w:t xml:space="preserve"> </w:t>
      </w:r>
      <w:r w:rsidR="00E3291D">
        <w:t>ratio is significantly altered. An example is this is when</w:t>
      </w:r>
      <w:r w:rsidR="00A25C4E">
        <w:t xml:space="preserve"> a web page designed for </w:t>
      </w:r>
      <w:r w:rsidR="00AE447D">
        <w:t>wid</w:t>
      </w:r>
      <w:r w:rsidR="0015367B">
        <w:t xml:space="preserve">escreen </w:t>
      </w:r>
      <w:r w:rsidR="00A25C4E">
        <w:t>desktops is viewed on a</w:t>
      </w:r>
      <w:r w:rsidR="008D1BB4">
        <w:t xml:space="preserve"> vertical mobile phone screen.</w:t>
      </w:r>
      <w:r w:rsidR="007E7E53">
        <w:t xml:space="preserve"> Fluid grids are thus useful for </w:t>
      </w:r>
      <w:r w:rsidR="00CF1933">
        <w:t>adapting to small changes in</w:t>
      </w:r>
      <w:r w:rsidR="007E7E53">
        <w:t xml:space="preserve"> viewport size, but not for significantly different devices.</w:t>
      </w:r>
    </w:p>
    <w:p w14:paraId="481D5D5F" w14:textId="77777777" w:rsidR="005C5D38" w:rsidRPr="00204CD2" w:rsidRDefault="005C5D38" w:rsidP="00B60F1A">
      <w:pPr>
        <w:spacing w:line="360" w:lineRule="auto"/>
        <w:jc w:val="both"/>
      </w:pPr>
    </w:p>
    <w:p w14:paraId="0AAB4D9A" w14:textId="1AA6B8F0" w:rsidR="00E71750" w:rsidRDefault="00E71750" w:rsidP="00B60F1A">
      <w:pPr>
        <w:pStyle w:val="Heading2"/>
        <w:spacing w:line="360" w:lineRule="auto"/>
        <w:jc w:val="both"/>
      </w:pPr>
      <w:r>
        <w:t>JavaScript (JS)</w:t>
      </w:r>
    </w:p>
    <w:p w14:paraId="6AF670C3" w14:textId="42422773" w:rsidR="00D021DA" w:rsidRDefault="00E62DCA" w:rsidP="00B60F1A">
      <w:pPr>
        <w:spacing w:line="360" w:lineRule="auto"/>
        <w:jc w:val="both"/>
      </w:pPr>
      <w:r>
        <w:t>JavaScript is a</w:t>
      </w:r>
      <w:r w:rsidR="006873F0">
        <w:t>n interpreted,</w:t>
      </w:r>
      <w:r>
        <w:t xml:space="preserve"> dynamic, weakl</w:t>
      </w:r>
      <w:r w:rsidR="00C92A8A">
        <w:t>y typed scripting language that i</w:t>
      </w:r>
      <w:r>
        <w:t>s commonly implemented in web browsers to support the creation of dynamic web page</w:t>
      </w:r>
      <w:r w:rsidR="00001702">
        <w:t>s. It i</w:t>
      </w:r>
      <w:r>
        <w:t>s a multi-paradigm language that supports object-oriented, imperative and functional programming styles. JavaScript’s use is primarily client-side, but has gained popularity in server-side applications in later years.</w:t>
      </w:r>
    </w:p>
    <w:p w14:paraId="7C4AD9C8" w14:textId="77777777" w:rsidR="00CF2CD1" w:rsidRDefault="00CF2CD1" w:rsidP="00B60F1A">
      <w:pPr>
        <w:spacing w:line="360" w:lineRule="auto"/>
        <w:jc w:val="both"/>
      </w:pPr>
    </w:p>
    <w:p w14:paraId="23A2D6AA" w14:textId="5D2F3D71" w:rsidR="00A81AA7" w:rsidRDefault="00D96132" w:rsidP="00B60F1A">
      <w:pPr>
        <w:spacing w:line="360" w:lineRule="auto"/>
        <w:jc w:val="both"/>
      </w:pPr>
      <w:r>
        <w:t>Brendan Eich created JavaScript</w:t>
      </w:r>
      <w:r w:rsidR="006873F0">
        <w:t xml:space="preserve"> over the course of 10 days in </w:t>
      </w:r>
      <w:r>
        <w:t>May</w:t>
      </w:r>
      <w:r w:rsidR="006873F0">
        <w:t xml:space="preserve"> 1995 </w:t>
      </w:r>
      <w:r>
        <w:t>while working at Netscape. The purpose was to create a lightweight</w:t>
      </w:r>
      <w:r w:rsidR="00361542">
        <w:t>,</w:t>
      </w:r>
      <w:r>
        <w:t xml:space="preserve"> interpreted language</w:t>
      </w:r>
      <w:r w:rsidR="002F48AE">
        <w:t xml:space="preserve"> to appeal to </w:t>
      </w:r>
      <w:r w:rsidR="00B35466">
        <w:t>nonprofessional</w:t>
      </w:r>
      <w:r w:rsidR="002F48AE">
        <w:t xml:space="preserve"> programmers, like</w:t>
      </w:r>
      <w:r>
        <w:t xml:space="preserve"> Microsoft’s Visual Basic.</w:t>
      </w:r>
    </w:p>
    <w:p w14:paraId="7854EDB1" w14:textId="77777777" w:rsidR="000C644B" w:rsidRDefault="000C644B" w:rsidP="00B60F1A">
      <w:pPr>
        <w:spacing w:line="360" w:lineRule="auto"/>
        <w:jc w:val="both"/>
      </w:pPr>
    </w:p>
    <w:p w14:paraId="28DCD543" w14:textId="77777777" w:rsidR="000C644B" w:rsidRDefault="000C644B" w:rsidP="00B60F1A">
      <w:pPr>
        <w:spacing w:line="360" w:lineRule="auto"/>
        <w:jc w:val="both"/>
      </w:pPr>
      <w:r>
        <w:rPr>
          <w:noProof/>
        </w:rPr>
        <mc:AlternateContent>
          <mc:Choice Requires="wpg">
            <w:drawing>
              <wp:anchor distT="0" distB="0" distL="114300" distR="114300" simplePos="0" relativeHeight="251664384" behindDoc="0" locked="0" layoutInCell="1" allowOverlap="1" wp14:anchorId="37B5168E" wp14:editId="70B91942">
                <wp:simplePos x="0" y="0"/>
                <wp:positionH relativeFrom="margin">
                  <wp:align>center</wp:align>
                </wp:positionH>
                <wp:positionV relativeFrom="paragraph">
                  <wp:posOffset>1905</wp:posOffset>
                </wp:positionV>
                <wp:extent cx="4686300" cy="1818640"/>
                <wp:effectExtent l="0" t="0" r="38100" b="10160"/>
                <wp:wrapTopAndBottom/>
                <wp:docPr id="23" name="Group 23"/>
                <wp:cNvGraphicFramePr/>
                <a:graphic xmlns:a="http://schemas.openxmlformats.org/drawingml/2006/main">
                  <a:graphicData uri="http://schemas.microsoft.com/office/word/2010/wordprocessingGroup">
                    <wpg:wgp>
                      <wpg:cNvGrpSpPr/>
                      <wpg:grpSpPr>
                        <a:xfrm>
                          <a:off x="0" y="0"/>
                          <a:ext cx="4686300" cy="1818640"/>
                          <a:chOff x="0" y="0"/>
                          <a:chExt cx="4686300" cy="1818640"/>
                        </a:xfrm>
                      </wpg:grpSpPr>
                      <wps:wsp>
                        <wps:cNvPr id="9" name="Text Box 9"/>
                        <wps:cNvSpPr txBox="1"/>
                        <wps:spPr>
                          <a:xfrm>
                            <a:off x="0" y="0"/>
                            <a:ext cx="4686300" cy="136652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64DB2A51" w14:textId="77777777" w:rsidR="0017377A" w:rsidRPr="006309D1" w:rsidRDefault="0017377A" w:rsidP="006309D1">
                              <w:pPr>
                                <w:rPr>
                                  <w:rFonts w:ascii="Consolas" w:hAnsi="Consolas"/>
                                  <w:sz w:val="20"/>
                                  <w:szCs w:val="20"/>
                                </w:rPr>
                              </w:pPr>
                              <w:r w:rsidRPr="006309D1">
                                <w:rPr>
                                  <w:rFonts w:ascii="Consolas" w:hAnsi="Consolas"/>
                                  <w:sz w:val="20"/>
                                  <w:szCs w:val="20"/>
                                </w:rPr>
                                <w:t>var displayClosure = function() {</w:t>
                              </w:r>
                            </w:p>
                            <w:p w14:paraId="46F3433C" w14:textId="77777777" w:rsidR="0017377A" w:rsidRPr="006309D1" w:rsidRDefault="0017377A" w:rsidP="006309D1">
                              <w:pPr>
                                <w:rPr>
                                  <w:rFonts w:ascii="Consolas" w:hAnsi="Consolas"/>
                                  <w:sz w:val="20"/>
                                  <w:szCs w:val="20"/>
                                </w:rPr>
                              </w:pPr>
                              <w:r w:rsidRPr="006309D1">
                                <w:rPr>
                                  <w:rFonts w:ascii="Consolas" w:hAnsi="Consolas"/>
                                  <w:sz w:val="20"/>
                                  <w:szCs w:val="20"/>
                                </w:rPr>
                                <w:t xml:space="preserve">    var count = 0;</w:t>
                              </w:r>
                            </w:p>
                            <w:p w14:paraId="463332D3" w14:textId="6C1CE5AE" w:rsidR="0017377A" w:rsidRPr="006309D1" w:rsidRDefault="0017377A" w:rsidP="006309D1">
                              <w:pPr>
                                <w:rPr>
                                  <w:rFonts w:ascii="Consolas" w:hAnsi="Consolas"/>
                                  <w:sz w:val="20"/>
                                  <w:szCs w:val="20"/>
                                </w:rPr>
                              </w:pPr>
                              <w:r w:rsidRPr="006309D1">
                                <w:rPr>
                                  <w:rFonts w:ascii="Consolas" w:hAnsi="Consolas"/>
                                  <w:sz w:val="20"/>
                                  <w:szCs w:val="20"/>
                                </w:rPr>
                                <w:t xml:space="preserve">    return function () {</w:t>
                              </w:r>
                              <w:r>
                                <w:rPr>
                                  <w:rFonts w:ascii="Consolas" w:hAnsi="Consolas"/>
                                  <w:sz w:val="20"/>
                                  <w:szCs w:val="20"/>
                                </w:rPr>
                                <w:t xml:space="preserve"> </w:t>
                              </w:r>
                              <w:r w:rsidRPr="006309D1">
                                <w:rPr>
                                  <w:rFonts w:ascii="Consolas" w:hAnsi="Consolas"/>
                                  <w:sz w:val="20"/>
                                  <w:szCs w:val="20"/>
                                </w:rPr>
                                <w:t>return ++count;</w:t>
                              </w:r>
                              <w:r>
                                <w:rPr>
                                  <w:rFonts w:ascii="Consolas" w:hAnsi="Consolas"/>
                                  <w:sz w:val="20"/>
                                  <w:szCs w:val="20"/>
                                </w:rPr>
                                <w:t xml:space="preserve"> </w:t>
                              </w:r>
                              <w:r w:rsidRPr="006309D1">
                                <w:rPr>
                                  <w:rFonts w:ascii="Consolas" w:hAnsi="Consolas"/>
                                  <w:sz w:val="20"/>
                                  <w:szCs w:val="20"/>
                                </w:rPr>
                                <w:t>};</w:t>
                              </w:r>
                            </w:p>
                            <w:p w14:paraId="3531A796" w14:textId="77777777" w:rsidR="0017377A" w:rsidRPr="006309D1" w:rsidRDefault="0017377A" w:rsidP="006309D1">
                              <w:pPr>
                                <w:rPr>
                                  <w:rFonts w:ascii="Consolas" w:hAnsi="Consolas"/>
                                  <w:sz w:val="20"/>
                                  <w:szCs w:val="20"/>
                                </w:rPr>
                              </w:pPr>
                              <w:r w:rsidRPr="006309D1">
                                <w:rPr>
                                  <w:rFonts w:ascii="Consolas" w:hAnsi="Consolas"/>
                                  <w:sz w:val="20"/>
                                  <w:szCs w:val="20"/>
                                </w:rPr>
                                <w:t>}</w:t>
                              </w:r>
                            </w:p>
                            <w:p w14:paraId="4CF704A7" w14:textId="0015180C" w:rsidR="0017377A" w:rsidRPr="006309D1" w:rsidRDefault="0017377A" w:rsidP="006309D1">
                              <w:pPr>
                                <w:rPr>
                                  <w:rFonts w:ascii="Consolas" w:hAnsi="Consolas"/>
                                  <w:sz w:val="20"/>
                                  <w:szCs w:val="20"/>
                                </w:rPr>
                              </w:pPr>
                              <w:r w:rsidRPr="006309D1">
                                <w:rPr>
                                  <w:rFonts w:ascii="Consolas" w:hAnsi="Consolas"/>
                                  <w:sz w:val="20"/>
                                  <w:szCs w:val="20"/>
                                </w:rPr>
                                <w:t>var inc</w:t>
                              </w:r>
                              <w:r>
                                <w:rPr>
                                  <w:rFonts w:ascii="Consolas" w:hAnsi="Consolas"/>
                                  <w:sz w:val="20"/>
                                  <w:szCs w:val="20"/>
                                </w:rPr>
                                <w:t>rement</w:t>
                              </w:r>
                              <w:r w:rsidRPr="006309D1">
                                <w:rPr>
                                  <w:rFonts w:ascii="Consolas" w:hAnsi="Consolas"/>
                                  <w:sz w:val="20"/>
                                  <w:szCs w:val="20"/>
                                </w:rPr>
                                <w:t xml:space="preserve"> = displayClosure();</w:t>
                              </w:r>
                            </w:p>
                            <w:p w14:paraId="3B7A485F" w14:textId="4448361D" w:rsidR="0017377A" w:rsidRPr="006309D1" w:rsidRDefault="0017377A" w:rsidP="006309D1">
                              <w:pPr>
                                <w:rPr>
                                  <w:rFonts w:ascii="Consolas" w:hAnsi="Consolas"/>
                                  <w:sz w:val="20"/>
                                  <w:szCs w:val="20"/>
                                </w:rPr>
                              </w:pPr>
                              <w:r w:rsidRPr="006309D1">
                                <w:rPr>
                                  <w:rFonts w:ascii="Consolas" w:hAnsi="Consolas"/>
                                  <w:sz w:val="20"/>
                                  <w:szCs w:val="20"/>
                                </w:rPr>
                                <w:t>inc</w:t>
                              </w:r>
                              <w:r>
                                <w:rPr>
                                  <w:rFonts w:ascii="Consolas" w:hAnsi="Consolas"/>
                                  <w:sz w:val="20"/>
                                  <w:szCs w:val="20"/>
                                </w:rPr>
                                <w:t>rement</w:t>
                              </w:r>
                              <w:r w:rsidRPr="006309D1">
                                <w:rPr>
                                  <w:rFonts w:ascii="Consolas" w:hAnsi="Consolas"/>
                                  <w:sz w:val="20"/>
                                  <w:szCs w:val="20"/>
                                </w:rPr>
                                <w:t>(); // returns 1</w:t>
                              </w:r>
                            </w:p>
                            <w:p w14:paraId="5D3725D9" w14:textId="2150C164" w:rsidR="0017377A" w:rsidRPr="006309D1" w:rsidRDefault="0017377A" w:rsidP="006309D1">
                              <w:pPr>
                                <w:rPr>
                                  <w:rFonts w:ascii="Consolas" w:hAnsi="Consolas"/>
                                  <w:sz w:val="20"/>
                                  <w:szCs w:val="20"/>
                                </w:rPr>
                              </w:pPr>
                              <w:r w:rsidRPr="006309D1">
                                <w:rPr>
                                  <w:rFonts w:ascii="Consolas" w:hAnsi="Consolas"/>
                                  <w:sz w:val="20"/>
                                  <w:szCs w:val="20"/>
                                </w:rPr>
                                <w:t>inc</w:t>
                              </w:r>
                              <w:r>
                                <w:rPr>
                                  <w:rFonts w:ascii="Consolas" w:hAnsi="Consolas"/>
                                  <w:sz w:val="20"/>
                                  <w:szCs w:val="20"/>
                                </w:rPr>
                                <w:t>rement</w:t>
                              </w:r>
                              <w:r w:rsidRPr="006309D1">
                                <w:rPr>
                                  <w:rFonts w:ascii="Consolas" w:hAnsi="Consolas"/>
                                  <w:sz w:val="20"/>
                                  <w:szCs w:val="20"/>
                                </w:rPr>
                                <w:t>(); // returns 2</w:t>
                              </w:r>
                            </w:p>
                            <w:p w14:paraId="27B3DEA9" w14:textId="5AC77694" w:rsidR="0017377A" w:rsidRPr="006309D1" w:rsidRDefault="0017377A" w:rsidP="006309D1">
                              <w:pPr>
                                <w:rPr>
                                  <w:rFonts w:ascii="Consolas" w:hAnsi="Consolas"/>
                                  <w:sz w:val="20"/>
                                  <w:szCs w:val="20"/>
                                </w:rPr>
                              </w:pPr>
                              <w:r w:rsidRPr="006309D1">
                                <w:rPr>
                                  <w:rFonts w:ascii="Consolas" w:hAnsi="Consolas"/>
                                  <w:sz w:val="20"/>
                                  <w:szCs w:val="20"/>
                                </w:rPr>
                                <w:t>inc</w:t>
                              </w:r>
                              <w:r>
                                <w:rPr>
                                  <w:rFonts w:ascii="Consolas" w:hAnsi="Consolas"/>
                                  <w:sz w:val="20"/>
                                  <w:szCs w:val="20"/>
                                </w:rPr>
                                <w:t>rement</w:t>
                              </w:r>
                              <w:r w:rsidRPr="006309D1">
                                <w:rPr>
                                  <w:rFonts w:ascii="Consolas" w:hAnsi="Consolas"/>
                                  <w:sz w:val="20"/>
                                  <w:szCs w:val="20"/>
                                </w:rPr>
                                <w:t>(); // returns 3</w:t>
                              </w:r>
                            </w:p>
                            <w:p w14:paraId="4157DB76" w14:textId="77777777" w:rsidR="0017377A" w:rsidRPr="006309D1" w:rsidRDefault="0017377A">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Text Box 11"/>
                        <wps:cNvSpPr txBox="1"/>
                        <wps:spPr>
                          <a:xfrm>
                            <a:off x="0" y="1423670"/>
                            <a:ext cx="468630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FE4F4D4" w14:textId="22070900" w:rsidR="0017377A" w:rsidRDefault="0017377A" w:rsidP="00C773AC">
                              <w:pPr>
                                <w:pStyle w:val="Caption"/>
                              </w:pPr>
                              <w:r>
                                <w:t xml:space="preserve">Code Snippet </w:t>
                              </w:r>
                              <w:fldSimple w:instr=" SEQ Code_Snippet \* ARABIC ">
                                <w:r w:rsidR="005C5D38">
                                  <w:rPr>
                                    <w:noProof/>
                                  </w:rPr>
                                  <w:t>6</w:t>
                                </w:r>
                              </w:fldSimple>
                              <w:r>
                                <w:t>: A small JavaScript example demonstrating anonymous (lambda) functions and clos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23" o:spid="_x0000_s1041" style="position:absolute;left:0;text-align:left;margin-left:0;margin-top:.15pt;width:369pt;height:143.2pt;z-index:251664384;mso-position-horizontal:center;mso-position-horizontal-relative:margin" coordsize="4686300,181864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">
                <v:shape id="Text Box 9" o:spid="_x0000_s1042" type="#_x0000_t202" style="position:absolute;width:4686300;height:13665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hzh7vgAA&#10;ANoAAAAPAAAAZHJzL2Rvd25yZXYueG1sRI/NCsIwEITvgu8QVvCmqR5Eq1GkKHoS/MHz2qxtsdmU&#10;Jtb69kYQPA4z8w2zWLWmFA3VrrCsYDSMQBCnVhecKbict4MpCOeRNZaWScGbHKyW3c4CY21ffKTm&#10;5DMRIOxiVJB7X8VSujQng25oK+Lg3W1t0AdZZ1LX+ApwU8pxFE2kwYLDQo4VJTmlj9PTKEiiZOua&#10;3eg2edvicZ1u+FClO6X6vXY9B+Gp9f/wr73XCmbwvRJugFx+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woc4e74AAADaAAAADwAAAAAAAAAAAAAAAACXAgAAZHJzL2Rvd25yZXYu&#10;eG1sUEsFBgAAAAAEAAQA9QAAAIIDAAAAAA==&#10;" fillcolor="white [3201]" strokecolor="#4f81bd [3204]" strokeweight="2pt">
                  <v:textbox>
                    <w:txbxContent>
                      <w:p w14:paraId="64DB2A51" w14:textId="77777777" w:rsidR="0017377A" w:rsidRPr="006309D1" w:rsidRDefault="0017377A" w:rsidP="006309D1">
                        <w:pPr>
                          <w:rPr>
                            <w:rFonts w:ascii="Consolas" w:hAnsi="Consolas"/>
                            <w:sz w:val="20"/>
                            <w:szCs w:val="20"/>
                          </w:rPr>
                        </w:pPr>
                        <w:r w:rsidRPr="006309D1">
                          <w:rPr>
                            <w:rFonts w:ascii="Consolas" w:hAnsi="Consolas"/>
                            <w:sz w:val="20"/>
                            <w:szCs w:val="20"/>
                          </w:rPr>
                          <w:t>var displayClosure = function() {</w:t>
                        </w:r>
                      </w:p>
                      <w:p w14:paraId="46F3433C" w14:textId="77777777" w:rsidR="0017377A" w:rsidRPr="006309D1" w:rsidRDefault="0017377A" w:rsidP="006309D1">
                        <w:pPr>
                          <w:rPr>
                            <w:rFonts w:ascii="Consolas" w:hAnsi="Consolas"/>
                            <w:sz w:val="20"/>
                            <w:szCs w:val="20"/>
                          </w:rPr>
                        </w:pPr>
                        <w:r w:rsidRPr="006309D1">
                          <w:rPr>
                            <w:rFonts w:ascii="Consolas" w:hAnsi="Consolas"/>
                            <w:sz w:val="20"/>
                            <w:szCs w:val="20"/>
                          </w:rPr>
                          <w:t xml:space="preserve">    var count = 0;</w:t>
                        </w:r>
                      </w:p>
                      <w:p w14:paraId="463332D3" w14:textId="6C1CE5AE" w:rsidR="0017377A" w:rsidRPr="006309D1" w:rsidRDefault="0017377A" w:rsidP="006309D1">
                        <w:pPr>
                          <w:rPr>
                            <w:rFonts w:ascii="Consolas" w:hAnsi="Consolas"/>
                            <w:sz w:val="20"/>
                            <w:szCs w:val="20"/>
                          </w:rPr>
                        </w:pPr>
                        <w:r w:rsidRPr="006309D1">
                          <w:rPr>
                            <w:rFonts w:ascii="Consolas" w:hAnsi="Consolas"/>
                            <w:sz w:val="20"/>
                            <w:szCs w:val="20"/>
                          </w:rPr>
                          <w:t xml:space="preserve">    return function () {</w:t>
                        </w:r>
                        <w:r>
                          <w:rPr>
                            <w:rFonts w:ascii="Consolas" w:hAnsi="Consolas"/>
                            <w:sz w:val="20"/>
                            <w:szCs w:val="20"/>
                          </w:rPr>
                          <w:t xml:space="preserve"> </w:t>
                        </w:r>
                        <w:r w:rsidRPr="006309D1">
                          <w:rPr>
                            <w:rFonts w:ascii="Consolas" w:hAnsi="Consolas"/>
                            <w:sz w:val="20"/>
                            <w:szCs w:val="20"/>
                          </w:rPr>
                          <w:t>return ++count;</w:t>
                        </w:r>
                        <w:r>
                          <w:rPr>
                            <w:rFonts w:ascii="Consolas" w:hAnsi="Consolas"/>
                            <w:sz w:val="20"/>
                            <w:szCs w:val="20"/>
                          </w:rPr>
                          <w:t xml:space="preserve"> </w:t>
                        </w:r>
                        <w:r w:rsidRPr="006309D1">
                          <w:rPr>
                            <w:rFonts w:ascii="Consolas" w:hAnsi="Consolas"/>
                            <w:sz w:val="20"/>
                            <w:szCs w:val="20"/>
                          </w:rPr>
                          <w:t>};</w:t>
                        </w:r>
                      </w:p>
                      <w:p w14:paraId="3531A796" w14:textId="77777777" w:rsidR="0017377A" w:rsidRPr="006309D1" w:rsidRDefault="0017377A" w:rsidP="006309D1">
                        <w:pPr>
                          <w:rPr>
                            <w:rFonts w:ascii="Consolas" w:hAnsi="Consolas"/>
                            <w:sz w:val="20"/>
                            <w:szCs w:val="20"/>
                          </w:rPr>
                        </w:pPr>
                        <w:r w:rsidRPr="006309D1">
                          <w:rPr>
                            <w:rFonts w:ascii="Consolas" w:hAnsi="Consolas"/>
                            <w:sz w:val="20"/>
                            <w:szCs w:val="20"/>
                          </w:rPr>
                          <w:t>}</w:t>
                        </w:r>
                      </w:p>
                      <w:p w14:paraId="4CF704A7" w14:textId="0015180C" w:rsidR="0017377A" w:rsidRPr="006309D1" w:rsidRDefault="0017377A" w:rsidP="006309D1">
                        <w:pPr>
                          <w:rPr>
                            <w:rFonts w:ascii="Consolas" w:hAnsi="Consolas"/>
                            <w:sz w:val="20"/>
                            <w:szCs w:val="20"/>
                          </w:rPr>
                        </w:pPr>
                        <w:r w:rsidRPr="006309D1">
                          <w:rPr>
                            <w:rFonts w:ascii="Consolas" w:hAnsi="Consolas"/>
                            <w:sz w:val="20"/>
                            <w:szCs w:val="20"/>
                          </w:rPr>
                          <w:t>var inc</w:t>
                        </w:r>
                        <w:r>
                          <w:rPr>
                            <w:rFonts w:ascii="Consolas" w:hAnsi="Consolas"/>
                            <w:sz w:val="20"/>
                            <w:szCs w:val="20"/>
                          </w:rPr>
                          <w:t>rement</w:t>
                        </w:r>
                        <w:r w:rsidRPr="006309D1">
                          <w:rPr>
                            <w:rFonts w:ascii="Consolas" w:hAnsi="Consolas"/>
                            <w:sz w:val="20"/>
                            <w:szCs w:val="20"/>
                          </w:rPr>
                          <w:t xml:space="preserve"> = displayClosure();</w:t>
                        </w:r>
                      </w:p>
                      <w:p w14:paraId="3B7A485F" w14:textId="4448361D" w:rsidR="0017377A" w:rsidRPr="006309D1" w:rsidRDefault="0017377A" w:rsidP="006309D1">
                        <w:pPr>
                          <w:rPr>
                            <w:rFonts w:ascii="Consolas" w:hAnsi="Consolas"/>
                            <w:sz w:val="20"/>
                            <w:szCs w:val="20"/>
                          </w:rPr>
                        </w:pPr>
                        <w:r w:rsidRPr="006309D1">
                          <w:rPr>
                            <w:rFonts w:ascii="Consolas" w:hAnsi="Consolas"/>
                            <w:sz w:val="20"/>
                            <w:szCs w:val="20"/>
                          </w:rPr>
                          <w:t>inc</w:t>
                        </w:r>
                        <w:r>
                          <w:rPr>
                            <w:rFonts w:ascii="Consolas" w:hAnsi="Consolas"/>
                            <w:sz w:val="20"/>
                            <w:szCs w:val="20"/>
                          </w:rPr>
                          <w:t>rement</w:t>
                        </w:r>
                        <w:r w:rsidRPr="006309D1">
                          <w:rPr>
                            <w:rFonts w:ascii="Consolas" w:hAnsi="Consolas"/>
                            <w:sz w:val="20"/>
                            <w:szCs w:val="20"/>
                          </w:rPr>
                          <w:t>(); // returns 1</w:t>
                        </w:r>
                      </w:p>
                      <w:p w14:paraId="5D3725D9" w14:textId="2150C164" w:rsidR="0017377A" w:rsidRPr="006309D1" w:rsidRDefault="0017377A" w:rsidP="006309D1">
                        <w:pPr>
                          <w:rPr>
                            <w:rFonts w:ascii="Consolas" w:hAnsi="Consolas"/>
                            <w:sz w:val="20"/>
                            <w:szCs w:val="20"/>
                          </w:rPr>
                        </w:pPr>
                        <w:r w:rsidRPr="006309D1">
                          <w:rPr>
                            <w:rFonts w:ascii="Consolas" w:hAnsi="Consolas"/>
                            <w:sz w:val="20"/>
                            <w:szCs w:val="20"/>
                          </w:rPr>
                          <w:t>inc</w:t>
                        </w:r>
                        <w:r>
                          <w:rPr>
                            <w:rFonts w:ascii="Consolas" w:hAnsi="Consolas"/>
                            <w:sz w:val="20"/>
                            <w:szCs w:val="20"/>
                          </w:rPr>
                          <w:t>rement</w:t>
                        </w:r>
                        <w:r w:rsidRPr="006309D1">
                          <w:rPr>
                            <w:rFonts w:ascii="Consolas" w:hAnsi="Consolas"/>
                            <w:sz w:val="20"/>
                            <w:szCs w:val="20"/>
                          </w:rPr>
                          <w:t>(); // returns 2</w:t>
                        </w:r>
                      </w:p>
                      <w:p w14:paraId="27B3DEA9" w14:textId="5AC77694" w:rsidR="0017377A" w:rsidRPr="006309D1" w:rsidRDefault="0017377A" w:rsidP="006309D1">
                        <w:pPr>
                          <w:rPr>
                            <w:rFonts w:ascii="Consolas" w:hAnsi="Consolas"/>
                            <w:sz w:val="20"/>
                            <w:szCs w:val="20"/>
                          </w:rPr>
                        </w:pPr>
                        <w:r w:rsidRPr="006309D1">
                          <w:rPr>
                            <w:rFonts w:ascii="Consolas" w:hAnsi="Consolas"/>
                            <w:sz w:val="20"/>
                            <w:szCs w:val="20"/>
                          </w:rPr>
                          <w:t>inc</w:t>
                        </w:r>
                        <w:r>
                          <w:rPr>
                            <w:rFonts w:ascii="Consolas" w:hAnsi="Consolas"/>
                            <w:sz w:val="20"/>
                            <w:szCs w:val="20"/>
                          </w:rPr>
                          <w:t>rement</w:t>
                        </w:r>
                        <w:r w:rsidRPr="006309D1">
                          <w:rPr>
                            <w:rFonts w:ascii="Consolas" w:hAnsi="Consolas"/>
                            <w:sz w:val="20"/>
                            <w:szCs w:val="20"/>
                          </w:rPr>
                          <w:t>(); // returns 3</w:t>
                        </w:r>
                      </w:p>
                      <w:p w14:paraId="4157DB76" w14:textId="77777777" w:rsidR="0017377A" w:rsidRPr="006309D1" w:rsidRDefault="0017377A">
                        <w:pPr>
                          <w:rPr>
                            <w:rFonts w:ascii="Consolas" w:hAnsi="Consolas"/>
                            <w:sz w:val="20"/>
                            <w:szCs w:val="20"/>
                          </w:rPr>
                        </w:pPr>
                      </w:p>
                    </w:txbxContent>
                  </v:textbox>
                </v:shape>
                <v:shape id="Text Box 11" o:spid="_x0000_s1043" type="#_x0000_t202" style="position:absolute;top:1423670;width:468630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PT5dwwAA&#10;ANsAAAAPAAAAZHJzL2Rvd25yZXYueG1sRE9NawIxEL0X+h/CFLyUmtWKlNUoIi1YL+LqxduwGTfb&#10;biZLktX135tCwds83ufMl71txIV8qB0rGA0zEMSl0zVXCo6Hr7cPECEia2wck4IbBVgunp/mmGt3&#10;5T1diliJFMIhRwUmxjaXMpSGLIaha4kTd3beYkzQV1J7vKZw28hxlk2lxZpTg8GW1obK36KzCnaT&#10;0868dufP7Wry7r+P3Xr6UxVKDV761QxEpD4+xP/ujU7zR/D3SzpALu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5PT5dwwAAANsAAAAPAAAAAAAAAAAAAAAAAJcCAABkcnMvZG93&#10;bnJldi54bWxQSwUGAAAAAAQABAD1AAAAhwMAAAAA&#10;" stroked="f">
                  <v:textbox style="mso-fit-shape-to-text:t" inset="0,0,0,0">
                    <w:txbxContent>
                      <w:p w14:paraId="2FE4F4D4" w14:textId="22070900" w:rsidR="0017377A" w:rsidRDefault="0017377A" w:rsidP="00C773AC">
                        <w:pPr>
                          <w:pStyle w:val="Caption"/>
                        </w:pPr>
                        <w:r>
                          <w:t xml:space="preserve">Code Snippet </w:t>
                        </w:r>
                        <w:fldSimple w:instr=" SEQ Code_Snippet \* ARABIC ">
                          <w:r w:rsidR="005C5D38">
                            <w:rPr>
                              <w:noProof/>
                            </w:rPr>
                            <w:t>6</w:t>
                          </w:r>
                        </w:fldSimple>
                        <w:r>
                          <w:t>: A small JavaScript example demonstrating anonymous (lambda) functions and closure</w:t>
                        </w:r>
                      </w:p>
                    </w:txbxContent>
                  </v:textbox>
                </v:shape>
                <w10:wrap type="topAndBottom" anchorx="margin"/>
              </v:group>
            </w:pict>
          </mc:Fallback>
        </mc:AlternateContent>
      </w:r>
    </w:p>
    <w:p w14:paraId="723B35E3" w14:textId="77777777" w:rsidR="00E72429" w:rsidRDefault="00D96132" w:rsidP="00B60F1A">
      <w:pPr>
        <w:spacing w:line="360" w:lineRule="auto"/>
        <w:jc w:val="both"/>
      </w:pPr>
      <w:r>
        <w:t>While it was first known as Mocha and later LiveScript, it</w:t>
      </w:r>
      <w:r w:rsidR="00217802">
        <w:t>s</w:t>
      </w:r>
      <w:r>
        <w:t xml:space="preserve"> name changed to JavaScript to coincide with the addition of </w:t>
      </w:r>
      <w:r w:rsidR="00217802">
        <w:t xml:space="preserve">support for the Java programming language </w:t>
      </w:r>
      <w:r w:rsidR="00275AA0">
        <w:t>in</w:t>
      </w:r>
      <w:r>
        <w:t xml:space="preserve"> the Netscape browser.</w:t>
      </w:r>
      <w:r w:rsidR="00217802">
        <w:t xml:space="preserve"> While JavaScript borrows many names and naming conventions from Java, they are otherwise unrelated and have widely different semantics.</w:t>
      </w:r>
      <w:r w:rsidR="000C644B">
        <w:t xml:space="preserve"> </w:t>
      </w:r>
    </w:p>
    <w:p w14:paraId="65EF5432" w14:textId="77777777" w:rsidR="00E72429" w:rsidRDefault="00E72429" w:rsidP="00B60F1A">
      <w:pPr>
        <w:spacing w:line="360" w:lineRule="auto"/>
        <w:jc w:val="both"/>
      </w:pPr>
    </w:p>
    <w:p w14:paraId="3CC89765" w14:textId="648F3BA0" w:rsidR="00E07923" w:rsidRDefault="00E07923" w:rsidP="00B60F1A">
      <w:pPr>
        <w:spacing w:line="360" w:lineRule="auto"/>
        <w:jc w:val="both"/>
      </w:pPr>
      <w:r>
        <w:t>Including JavaScript on a web page can be done in two ways:</w:t>
      </w:r>
    </w:p>
    <w:p w14:paraId="3D36824B" w14:textId="77777777" w:rsidR="00AC3369" w:rsidRDefault="00AC3369" w:rsidP="00B60F1A">
      <w:pPr>
        <w:spacing w:line="360" w:lineRule="auto"/>
        <w:jc w:val="both"/>
      </w:pPr>
    </w:p>
    <w:p w14:paraId="7664CEC3" w14:textId="77777777" w:rsidR="00E07923" w:rsidRDefault="00E07923" w:rsidP="00B60F1A">
      <w:pPr>
        <w:pStyle w:val="ListParagraph"/>
        <w:numPr>
          <w:ilvl w:val="0"/>
          <w:numId w:val="2"/>
        </w:numPr>
        <w:spacing w:line="360" w:lineRule="auto"/>
        <w:jc w:val="both"/>
      </w:pPr>
      <w:r w:rsidRPr="00820A65">
        <w:rPr>
          <w:b/>
        </w:rPr>
        <w:t>Embedded</w:t>
      </w:r>
      <w:r>
        <w:t>, the code is included in the HTML document in a “script” element.</w:t>
      </w:r>
    </w:p>
    <w:p w14:paraId="65CE776E" w14:textId="233B7882" w:rsidR="00E07923" w:rsidRDefault="00E07923" w:rsidP="00B60F1A">
      <w:pPr>
        <w:pStyle w:val="ListParagraph"/>
        <w:numPr>
          <w:ilvl w:val="0"/>
          <w:numId w:val="2"/>
        </w:numPr>
        <w:spacing w:line="360" w:lineRule="auto"/>
        <w:jc w:val="both"/>
      </w:pPr>
      <w:r>
        <w:rPr>
          <w:b/>
        </w:rPr>
        <w:t>External</w:t>
      </w:r>
      <w:r>
        <w:t>, the code is in its own JS file and is referenced in the HTML document.</w:t>
      </w:r>
    </w:p>
    <w:p w14:paraId="729AF1AE" w14:textId="77777777" w:rsidR="00AC3369" w:rsidRDefault="00AC3369" w:rsidP="00B60F1A">
      <w:pPr>
        <w:spacing w:line="360" w:lineRule="auto"/>
        <w:jc w:val="both"/>
      </w:pPr>
    </w:p>
    <w:p w14:paraId="108AE090" w14:textId="70012452" w:rsidR="006873F0" w:rsidRDefault="00B5625B" w:rsidP="00B60F1A">
      <w:pPr>
        <w:spacing w:line="360" w:lineRule="auto"/>
        <w:jc w:val="both"/>
      </w:pPr>
      <w:r>
        <w:t>JavaScript was standardized as ECMAScript in 1997, which is still being developed today. Even though the central part of JavaScript is based on the ECMAScript standard</w:t>
      </w:r>
      <w:r w:rsidR="00024D0E">
        <w:t xml:space="preserve"> now</w:t>
      </w:r>
      <w:r w:rsidR="00E675AA">
        <w:t>, it supports</w:t>
      </w:r>
      <w:r w:rsidR="00576788">
        <w:t xml:space="preserve"> additional features that are no</w:t>
      </w:r>
      <w:r>
        <w:t>t described in the ECMA specification.</w:t>
      </w:r>
      <w:r w:rsidR="005B1D37">
        <w:t xml:space="preserve"> Many of these additional features are lat</w:t>
      </w:r>
      <w:r w:rsidR="009C0653">
        <w:t>er incorporated into the standard.</w:t>
      </w:r>
    </w:p>
    <w:p w14:paraId="288C6A8B" w14:textId="7000B28B" w:rsidR="00BC13C2" w:rsidRDefault="006812B4" w:rsidP="00B60F1A">
      <w:pPr>
        <w:spacing w:line="360" w:lineRule="auto"/>
        <w:jc w:val="both"/>
      </w:pPr>
      <w:r>
        <w:t>JavaScript’s popularity has only increased throughout the years, and it is now commonplace on nearly al</w:t>
      </w:r>
      <w:r w:rsidR="00856EA2">
        <w:t>l web pages. This has been e</w:t>
      </w:r>
      <w:r>
        <w:t>specially</w:t>
      </w:r>
      <w:r w:rsidR="00856EA2">
        <w:t xml:space="preserve"> apparent</w:t>
      </w:r>
      <w:r>
        <w:t xml:space="preserve"> after the emergence of AJAX (Asynchronous JavaScript and XML</w:t>
      </w:r>
      <w:r w:rsidR="00856EA2">
        <w:t>), which</w:t>
      </w:r>
      <w:r>
        <w:t xml:space="preserve"> kicked off “Web 2.0”</w:t>
      </w:r>
      <w:r w:rsidR="00882340">
        <w:t xml:space="preserve"> where</w:t>
      </w:r>
      <w:r>
        <w:t xml:space="preserve"> dynamic web pages became the new “thing” to have for both commercial and non-commercial sites alike.</w:t>
      </w:r>
    </w:p>
    <w:p w14:paraId="501D3AA4" w14:textId="77777777" w:rsidR="00985146" w:rsidRDefault="00985146" w:rsidP="00B60F1A">
      <w:pPr>
        <w:spacing w:line="360" w:lineRule="auto"/>
        <w:jc w:val="both"/>
      </w:pPr>
    </w:p>
    <w:p w14:paraId="0C5F8E8E" w14:textId="2831305F" w:rsidR="00985146" w:rsidRDefault="00985146" w:rsidP="00B60F1A">
      <w:pPr>
        <w:spacing w:line="360" w:lineRule="auto"/>
        <w:jc w:val="both"/>
      </w:pPr>
      <w:r>
        <w:t>Lately it has become commonplace to write entire web applications u</w:t>
      </w:r>
      <w:r w:rsidR="005959C1">
        <w:t>sing JavaScript. This has been made</w:t>
      </w:r>
      <w:r>
        <w:t xml:space="preserve"> possible through</w:t>
      </w:r>
      <w:r w:rsidR="005959C1">
        <w:t xml:space="preserve"> the emergence of frameworks that support design patterns previously only u</w:t>
      </w:r>
      <w:r w:rsidR="00D8695A">
        <w:t xml:space="preserve">sed in more traditional </w:t>
      </w:r>
      <w:r w:rsidR="005959C1">
        <w:t xml:space="preserve">programming languages such as Java </w:t>
      </w:r>
      <w:r w:rsidR="007A6D85">
        <w:t>or</w:t>
      </w:r>
      <w:r w:rsidR="00D8695A">
        <w:t xml:space="preserve"> Ruby</w:t>
      </w:r>
      <w:r w:rsidR="005959C1">
        <w:t>.</w:t>
      </w:r>
      <w:r w:rsidR="00166C1A">
        <w:t xml:space="preserve"> Along with technologies like AJAX, they have contributed to JavaScript’s increasing popularity.</w:t>
      </w:r>
      <w:r w:rsidR="00E30B3D">
        <w:t xml:space="preserve"> Backbone.js</w:t>
      </w:r>
      <w:r w:rsidR="00956A27">
        <w:t xml:space="preserve"> and Knockout.js are </w:t>
      </w:r>
      <w:r w:rsidR="00E30B3D">
        <w:t>example</w:t>
      </w:r>
      <w:r w:rsidR="00956A27">
        <w:t>s of such</w:t>
      </w:r>
      <w:r w:rsidR="00E30B3D">
        <w:t xml:space="preserve"> framework</w:t>
      </w:r>
      <w:r w:rsidR="00956A27">
        <w:t>s. They give</w:t>
      </w:r>
      <w:r w:rsidR="00E30B3D">
        <w:t xml:space="preserve"> authors the ability to structure JavaScript code i</w:t>
      </w:r>
      <w:r w:rsidR="00956A27">
        <w:t>n an</w:t>
      </w:r>
      <w:r w:rsidR="00E30B3D">
        <w:t xml:space="preserve"> MVC (Model View Controller)</w:t>
      </w:r>
      <w:r w:rsidR="00956A27">
        <w:t xml:space="preserve"> like</w:t>
      </w:r>
      <w:r w:rsidR="00E30B3D">
        <w:t xml:space="preserve"> pattern that is commonly used in both regular applicat</w:t>
      </w:r>
      <w:r w:rsidR="00956A27">
        <w:t>ions and web applications today. Being able to structure JS this way means that even large web applications with a complex code base can be written to be both scalable and maintainable without resorting to using several programming languages for v</w:t>
      </w:r>
      <w:r w:rsidR="00A273B1">
        <w:t>arious parts of the applica</w:t>
      </w:r>
      <w:r w:rsidR="00166C1A">
        <w:t>tion.</w:t>
      </w:r>
    </w:p>
    <w:p w14:paraId="767BBE16" w14:textId="7F90BBAA" w:rsidR="00324825" w:rsidRDefault="00324825" w:rsidP="00B60F1A">
      <w:pPr>
        <w:pStyle w:val="Heading3"/>
        <w:spacing w:line="360" w:lineRule="auto"/>
        <w:jc w:val="both"/>
      </w:pPr>
      <w:r>
        <w:t>Polyfills and Shims</w:t>
      </w:r>
    </w:p>
    <w:p w14:paraId="403F7ECF" w14:textId="0DD2B64D" w:rsidR="00116E73" w:rsidRDefault="00324825" w:rsidP="00B60F1A">
      <w:pPr>
        <w:spacing w:line="360" w:lineRule="auto"/>
        <w:jc w:val="both"/>
      </w:pPr>
      <w:r>
        <w:t>On top of being used for creating dynamic, asynchronous web pages, JavaScript is also used to amend compatibility issues in web browsers. As official web standards evolve over time, so do the web browsers who adhere to these standards. This constant evolution causes older browsers to have compatibility issue</w:t>
      </w:r>
      <w:r w:rsidR="00C54332">
        <w:t>s with new features in specifications</w:t>
      </w:r>
      <w:r>
        <w:t xml:space="preserve"> created after the</w:t>
      </w:r>
      <w:r w:rsidR="00C54332">
        <w:t>ir release. In a perfect world every user would always use the latest release of their chosen browsers, but for many reasons this is not always a possibility.</w:t>
      </w:r>
    </w:p>
    <w:p w14:paraId="004BC36A" w14:textId="77777777" w:rsidR="00CF449D" w:rsidRDefault="00CF449D" w:rsidP="00B60F1A">
      <w:pPr>
        <w:spacing w:line="360" w:lineRule="auto"/>
        <w:jc w:val="both"/>
      </w:pPr>
    </w:p>
    <w:p w14:paraId="04385139" w14:textId="17BAC6B4" w:rsidR="00324825" w:rsidRDefault="00C54332" w:rsidP="00B60F1A">
      <w:pPr>
        <w:spacing w:line="360" w:lineRule="auto"/>
        <w:jc w:val="both"/>
      </w:pPr>
      <w:r>
        <w:t>Because of this, authors who use features in newly ratified standards will experienc</w:t>
      </w:r>
      <w:r w:rsidR="005F7A2F">
        <w:t>e that their web pages do no</w:t>
      </w:r>
      <w:r>
        <w:t>t always appear as intended</w:t>
      </w:r>
      <w:r w:rsidR="00116E73">
        <w:t xml:space="preserve">, or are </w:t>
      </w:r>
      <w:r w:rsidR="000E187C">
        <w:t>broken</w:t>
      </w:r>
      <w:r>
        <w:t xml:space="preserve"> for users with older browsers.</w:t>
      </w:r>
      <w:r w:rsidR="005F142B">
        <w:t xml:space="preserve"> To fix these problems, web developers have looked into the concept of shims. A shim in computing is usually a library between an API and the requestor of said API. A shim intercepts c</w:t>
      </w:r>
      <w:r w:rsidR="00116E73">
        <w:t>alls to the API and changes either the parameters passed, changes the operation itself or redirects the request elsewhere. This concept is useful when the behavior of an API changes, e.g. when an author starts using features from a new specificati</w:t>
      </w:r>
      <w:r w:rsidR="00CD2605">
        <w:t>on and an old</w:t>
      </w:r>
      <w:r w:rsidR="00DE2ED6">
        <w:t>er</w:t>
      </w:r>
      <w:r w:rsidR="00CD2605">
        <w:t xml:space="preserve"> web browser does no</w:t>
      </w:r>
      <w:r w:rsidR="00116E73">
        <w:t>t suppor</w:t>
      </w:r>
      <w:r w:rsidR="006E6766">
        <w:t xml:space="preserve">t it. In modern web development </w:t>
      </w:r>
      <w:r w:rsidR="00116E73">
        <w:t>shims are essential to maintain compatibility with older browsers</w:t>
      </w:r>
      <w:r w:rsidR="00083A45">
        <w:t>.</w:t>
      </w:r>
      <w:r w:rsidR="00401648">
        <w:t xml:space="preserve"> JavaScript is used in these cases to check for and intercept requests from older browsers. The features are then either emulated by manipulating the DOM with code</w:t>
      </w:r>
      <w:r w:rsidR="00401419">
        <w:t xml:space="preserve"> and other assets</w:t>
      </w:r>
      <w:r w:rsidR="00401648">
        <w:t>, or the web page is gracefully degraded to not look broken, even though the browser l</w:t>
      </w:r>
      <w:r w:rsidR="009F05CB">
        <w:t>acks support for the desired features.</w:t>
      </w:r>
    </w:p>
    <w:p w14:paraId="75946A82" w14:textId="77777777" w:rsidR="00CF449D" w:rsidRDefault="00CF449D" w:rsidP="00B60F1A">
      <w:pPr>
        <w:spacing w:line="360" w:lineRule="auto"/>
        <w:jc w:val="both"/>
      </w:pPr>
    </w:p>
    <w:p w14:paraId="00182FAB" w14:textId="192D8E37" w:rsidR="00FF1266" w:rsidRDefault="00505EB4" w:rsidP="00B60F1A">
      <w:pPr>
        <w:spacing w:line="360" w:lineRule="auto"/>
        <w:jc w:val="both"/>
      </w:pPr>
      <w:r>
        <w:t>Sometimes the concept of shims is expanded to sup</w:t>
      </w:r>
      <w:r w:rsidR="00F20FBE">
        <w:t>port features that do no</w:t>
      </w:r>
      <w:r>
        <w:t xml:space="preserve">t even exist in modern browsers. Certain experimental features that are still being discussed by the W3C or </w:t>
      </w:r>
      <w:r w:rsidR="007C404D">
        <w:t>do no</w:t>
      </w:r>
      <w:r w:rsidR="00F515BA">
        <w:t>t</w:t>
      </w:r>
      <w:r w:rsidR="002F06EB">
        <w:t xml:space="preserve"> exist in the HTML working standard can be added to web pages by the</w:t>
      </w:r>
      <w:r w:rsidR="00F65B44">
        <w:t xml:space="preserve"> use of shims. T</w:t>
      </w:r>
      <w:r w:rsidR="002F06EB">
        <w:t>hese intercepting script</w:t>
      </w:r>
      <w:r w:rsidR="002852EF">
        <w:t>s are commonly known as</w:t>
      </w:r>
      <w:r w:rsidR="00F65B44">
        <w:t xml:space="preserve"> </w:t>
      </w:r>
      <w:commentRangeStart w:id="12"/>
      <w:r w:rsidR="00F65B44">
        <w:t>polyfills</w:t>
      </w:r>
      <w:commentRangeEnd w:id="12"/>
      <w:r w:rsidR="00723EA5">
        <w:rPr>
          <w:rStyle w:val="CommentReference"/>
        </w:rPr>
        <w:commentReference w:id="12"/>
      </w:r>
      <w:r w:rsidR="00F65B44">
        <w:t>. While shims have more generalized usage for interception of API’s, polyfills are specifically targeted at compatibility problems in</w:t>
      </w:r>
      <w:r w:rsidR="007C4687">
        <w:t xml:space="preserve"> both old and new</w:t>
      </w:r>
      <w:r w:rsidR="00653BFC">
        <w:t xml:space="preserve"> web browsers. The main difference between polyfills and shims is that while a shim might have its own API that changes the original in some way, a polyfill works silently with no API of its own.</w:t>
      </w:r>
      <w:r w:rsidR="00114ADC">
        <w:t xml:space="preserve"> The most common use of polyfills today is to silently fill in support for certain HTML 5</w:t>
      </w:r>
      <w:r w:rsidR="00020369">
        <w:t xml:space="preserve"> features that old browsers do no</w:t>
      </w:r>
      <w:r w:rsidR="00114ADC">
        <w:t>t support, giving the author the ability to use these features without writing special control structures in his code to account for supported and unsupported browsers.</w:t>
      </w:r>
    </w:p>
    <w:p w14:paraId="2495AEDC" w14:textId="77777777" w:rsidR="005C5D38" w:rsidRDefault="005C5D38" w:rsidP="005C5D38">
      <w:pPr>
        <w:pStyle w:val="Heading2"/>
        <w:spacing w:line="360" w:lineRule="auto"/>
        <w:jc w:val="both"/>
      </w:pPr>
      <w:r>
        <w:t>Java</w:t>
      </w:r>
    </w:p>
    <w:p w14:paraId="1D61F974" w14:textId="77777777" w:rsidR="005C5D38" w:rsidRDefault="005C5D38" w:rsidP="005C5D38">
      <w:pPr>
        <w:spacing w:line="360" w:lineRule="auto"/>
        <w:jc w:val="both"/>
      </w:pPr>
      <w:r>
        <w:t>Java is a general-purpose, concurrent, class-based, object-oriented programming language with C-like syntax. The main design idea of the language is to minimize the amount of implementation dependencies by allowing developers to “write once, run anywhere”. To achieve this, applications written in Java are compiled to byte code that can run on any Java Virtual Machine (JVM), regardless of computer architecture. Java was developed by James Gosling of Sun Microsystems and released as version 1.0 in 1995. Even though much of Java’s syntax is derived from languages like C and C++, it has less low-level facilities than either. It provides more high-level abstractions and services such as an automatic garbage collector for memory management.</w:t>
      </w:r>
    </w:p>
    <w:p w14:paraId="52AB8E36" w14:textId="77777777" w:rsidR="005C5D38" w:rsidRDefault="005C5D38" w:rsidP="005C5D38">
      <w:pPr>
        <w:spacing w:line="360" w:lineRule="auto"/>
        <w:jc w:val="both"/>
      </w:pPr>
    </w:p>
    <w:p w14:paraId="1A7B9ADE" w14:textId="77777777" w:rsidR="005C5D38" w:rsidRDefault="005C5D38" w:rsidP="005C5D38">
      <w:pPr>
        <w:spacing w:line="360" w:lineRule="auto"/>
        <w:jc w:val="both"/>
      </w:pPr>
      <w:r>
        <w:t>Java comes in four different editions, with two of them being the most widely used: Standard Edition (SE) and Enterprise Edition (EE). The difference between the two of them is that the EE is meant for building enterprise applications. The EE is built upon the SE and provides a runtime environment and API for developing and running large-scale, multi-tiered, scalable and secure network applications. Java EE is in other words an API that builds on Java SE to make it more network- and web-oriented for enterprise use.</w:t>
      </w:r>
    </w:p>
    <w:p w14:paraId="12F0E3AF" w14:textId="77777777" w:rsidR="005C5D38" w:rsidRDefault="005C5D38" w:rsidP="005C5D38">
      <w:pPr>
        <w:spacing w:line="360" w:lineRule="auto"/>
        <w:jc w:val="both"/>
      </w:pPr>
    </w:p>
    <w:p w14:paraId="3E5B6A6B" w14:textId="77777777" w:rsidR="005C5D38" w:rsidRDefault="005C5D38" w:rsidP="005C5D38">
      <w:pPr>
        <w:spacing w:line="360" w:lineRule="auto"/>
        <w:jc w:val="both"/>
      </w:pPr>
      <w:r>
        <w:t xml:space="preserve">Java is, as of 2013, one of the most popular programming languages in use, particularly within client-server web applications. It provides developers with a mechanism called Servlets. They provide services for extending the functionality of web servers and accessing business systems on the server. Servlets typically generate HTTP responses from HTTP requests from the client. A typical response is an HTML document, as shown in </w:t>
      </w:r>
      <w:r>
        <w:fldChar w:fldCharType="begin"/>
      </w:r>
      <w:r>
        <w:instrText xml:space="preserve"> REF _Ref221354630 \h </w:instrText>
      </w:r>
      <w:r>
        <w:fldChar w:fldCharType="separate"/>
      </w:r>
      <w:r>
        <w:t xml:space="preserve">Code Snippet </w:t>
      </w:r>
      <w:r>
        <w:rPr>
          <w:noProof/>
        </w:rPr>
        <w:t>5</w:t>
      </w:r>
      <w:r>
        <w:fldChar w:fldCharType="end"/>
      </w:r>
      <w:r>
        <w:t>.</w:t>
      </w:r>
    </w:p>
    <w:p w14:paraId="540E6D67" w14:textId="77777777" w:rsidR="005C5D38" w:rsidRDefault="005C5D38" w:rsidP="005C5D38">
      <w:pPr>
        <w:spacing w:line="360" w:lineRule="auto"/>
        <w:jc w:val="both"/>
      </w:pPr>
    </w:p>
    <w:p w14:paraId="4887DCC9" w14:textId="77777777" w:rsidR="005C5D38" w:rsidRDefault="005C5D38" w:rsidP="005C5D38">
      <w:pPr>
        <w:spacing w:line="360" w:lineRule="auto"/>
        <w:jc w:val="both"/>
      </w:pPr>
      <w:r>
        <w:rPr>
          <w:noProof/>
        </w:rPr>
        <mc:AlternateContent>
          <mc:Choice Requires="wpg">
            <w:drawing>
              <wp:anchor distT="0" distB="0" distL="114300" distR="114300" simplePos="0" relativeHeight="251667456" behindDoc="0" locked="0" layoutInCell="1" allowOverlap="1" wp14:anchorId="076FCB70" wp14:editId="66DC38B0">
                <wp:simplePos x="0" y="0"/>
                <wp:positionH relativeFrom="margin">
                  <wp:align>center</wp:align>
                </wp:positionH>
                <wp:positionV relativeFrom="paragraph">
                  <wp:posOffset>114300</wp:posOffset>
                </wp:positionV>
                <wp:extent cx="6400800" cy="2628900"/>
                <wp:effectExtent l="0" t="0" r="25400" b="12700"/>
                <wp:wrapTopAndBottom/>
                <wp:docPr id="29" name="Group 29"/>
                <wp:cNvGraphicFramePr/>
                <a:graphic xmlns:a="http://schemas.openxmlformats.org/drawingml/2006/main">
                  <a:graphicData uri="http://schemas.microsoft.com/office/word/2010/wordprocessingGroup">
                    <wpg:wgp>
                      <wpg:cNvGrpSpPr/>
                      <wpg:grpSpPr>
                        <a:xfrm>
                          <a:off x="0" y="0"/>
                          <a:ext cx="6400800" cy="2628900"/>
                          <a:chOff x="0" y="0"/>
                          <a:chExt cx="6400800" cy="2628900"/>
                        </a:xfrm>
                      </wpg:grpSpPr>
                      <wps:wsp>
                        <wps:cNvPr id="27" name="Text Box 27"/>
                        <wps:cNvSpPr txBox="1"/>
                        <wps:spPr>
                          <a:xfrm>
                            <a:off x="0" y="0"/>
                            <a:ext cx="6400800" cy="22860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2B8FD2FA" w14:textId="77777777" w:rsidR="005C5D38" w:rsidRPr="00DD6F1C" w:rsidRDefault="005C5D38" w:rsidP="005C5D38">
                              <w:pPr>
                                <w:jc w:val="both"/>
                                <w:rPr>
                                  <w:rFonts w:ascii="Consolas" w:hAnsi="Consolas"/>
                                  <w:sz w:val="20"/>
                                  <w:szCs w:val="20"/>
                                </w:rPr>
                              </w:pPr>
                              <w:r w:rsidRPr="00DD6F1C">
                                <w:rPr>
                                  <w:rFonts w:ascii="Consolas" w:hAnsi="Consolas"/>
                                  <w:sz w:val="20"/>
                                  <w:szCs w:val="20"/>
                                </w:rPr>
                                <w:t xml:space="preserve">import java.io.*; </w:t>
                              </w:r>
                            </w:p>
                            <w:p w14:paraId="479D90D8" w14:textId="77777777" w:rsidR="005C5D38" w:rsidRPr="00DD6F1C" w:rsidRDefault="005C5D38" w:rsidP="005C5D38">
                              <w:pPr>
                                <w:jc w:val="both"/>
                                <w:rPr>
                                  <w:rFonts w:ascii="Consolas" w:hAnsi="Consolas"/>
                                  <w:sz w:val="20"/>
                                  <w:szCs w:val="20"/>
                                </w:rPr>
                              </w:pPr>
                              <w:r w:rsidRPr="00DD6F1C">
                                <w:rPr>
                                  <w:rFonts w:ascii="Consolas" w:hAnsi="Consolas"/>
                                  <w:sz w:val="20"/>
                                  <w:szCs w:val="20"/>
                                </w:rPr>
                                <w:t xml:space="preserve">import javax.servlet.*;   </w:t>
                              </w:r>
                            </w:p>
                            <w:p w14:paraId="02CA8803" w14:textId="77777777" w:rsidR="005C5D38" w:rsidRPr="00DD6F1C" w:rsidRDefault="005C5D38" w:rsidP="005C5D38">
                              <w:pPr>
                                <w:jc w:val="both"/>
                                <w:rPr>
                                  <w:rFonts w:ascii="Consolas" w:hAnsi="Consolas"/>
                                  <w:sz w:val="20"/>
                                  <w:szCs w:val="20"/>
                                </w:rPr>
                              </w:pPr>
                              <w:r w:rsidRPr="00DD6F1C">
                                <w:rPr>
                                  <w:rFonts w:ascii="Consolas" w:hAnsi="Consolas"/>
                                  <w:sz w:val="20"/>
                                  <w:szCs w:val="20"/>
                                </w:rPr>
                                <w:t xml:space="preserve">public class Hello extends GenericServlet {     </w:t>
                              </w:r>
                            </w:p>
                            <w:p w14:paraId="2ED090E4" w14:textId="77777777" w:rsidR="005C5D38" w:rsidRPr="00DD6F1C" w:rsidRDefault="005C5D38" w:rsidP="005C5D38">
                              <w:pPr>
                                <w:jc w:val="both"/>
                                <w:rPr>
                                  <w:rFonts w:ascii="Consolas" w:hAnsi="Consolas"/>
                                  <w:sz w:val="20"/>
                                  <w:szCs w:val="20"/>
                                </w:rPr>
                              </w:pPr>
                              <w:r w:rsidRPr="00DD6F1C">
                                <w:rPr>
                                  <w:rFonts w:ascii="Consolas" w:hAnsi="Consolas"/>
                                  <w:sz w:val="20"/>
                                  <w:szCs w:val="20"/>
                                </w:rPr>
                                <w:tab/>
                                <w:t xml:space="preserve">public void service(final ServletRequest request, final ServletResponse response)     </w:t>
                              </w:r>
                            </w:p>
                            <w:p w14:paraId="12533E58" w14:textId="77777777" w:rsidR="005C5D38" w:rsidRPr="00DD6F1C" w:rsidRDefault="005C5D38"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throws ServletException, IOException {         </w:t>
                              </w:r>
                            </w:p>
                            <w:p w14:paraId="1E8B7356" w14:textId="77777777" w:rsidR="005C5D38" w:rsidRPr="00DD6F1C" w:rsidRDefault="005C5D38"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response.setContentType("text/html");         </w:t>
                              </w:r>
                            </w:p>
                            <w:p w14:paraId="66D47B03" w14:textId="77777777" w:rsidR="005C5D38" w:rsidRPr="00DD6F1C" w:rsidRDefault="005C5D38"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final PrintWriter pw = response.getWriter();         </w:t>
                              </w:r>
                            </w:p>
                            <w:p w14:paraId="00801AF4" w14:textId="77777777" w:rsidR="005C5D38" w:rsidRPr="00DD6F1C" w:rsidRDefault="005C5D38"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try {             </w:t>
                              </w:r>
                            </w:p>
                            <w:p w14:paraId="4D96B597" w14:textId="77777777" w:rsidR="005C5D38" w:rsidRPr="00DD6F1C" w:rsidRDefault="005C5D38"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t xml:space="preserve">pw.println("Hello, world!");         </w:t>
                              </w:r>
                            </w:p>
                            <w:p w14:paraId="29C14F7A" w14:textId="77777777" w:rsidR="005C5D38" w:rsidRPr="00DD6F1C" w:rsidRDefault="005C5D38"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finally {             </w:t>
                              </w:r>
                            </w:p>
                            <w:p w14:paraId="7812D6A8" w14:textId="77777777" w:rsidR="005C5D38" w:rsidRPr="00DD6F1C" w:rsidRDefault="005C5D38"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t xml:space="preserve">pw.close();         </w:t>
                              </w:r>
                            </w:p>
                            <w:p w14:paraId="05C1D4FC" w14:textId="77777777" w:rsidR="005C5D38" w:rsidRPr="00DD6F1C" w:rsidRDefault="005C5D38"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r w:rsidRPr="00DD6F1C">
                                <w:rPr>
                                  <w:rFonts w:ascii="Consolas" w:hAnsi="Consolas"/>
                                  <w:sz w:val="20"/>
                                  <w:szCs w:val="20"/>
                                </w:rPr>
                                <w:tab/>
                                <w:t xml:space="preserve">    </w:t>
                              </w:r>
                            </w:p>
                            <w:p w14:paraId="78147506" w14:textId="77777777" w:rsidR="005C5D38" w:rsidRPr="00DD6F1C" w:rsidRDefault="005C5D38" w:rsidP="005C5D38">
                              <w:pPr>
                                <w:jc w:val="both"/>
                                <w:rPr>
                                  <w:rFonts w:ascii="Consolas" w:hAnsi="Consolas"/>
                                  <w:sz w:val="20"/>
                                  <w:szCs w:val="20"/>
                                </w:rPr>
                              </w:pPr>
                              <w:r w:rsidRPr="00DD6F1C">
                                <w:rPr>
                                  <w:rFonts w:ascii="Consolas" w:hAnsi="Consolas"/>
                                  <w:sz w:val="20"/>
                                  <w:szCs w:val="20"/>
                                </w:rPr>
                                <w:tab/>
                                <w:t xml:space="preserve">} </w:t>
                              </w:r>
                            </w:p>
                            <w:p w14:paraId="43DA7133" w14:textId="77777777" w:rsidR="005C5D38" w:rsidRPr="00DD6F1C" w:rsidRDefault="005C5D38" w:rsidP="005C5D38">
                              <w:pPr>
                                <w:jc w:val="both"/>
                                <w:rPr>
                                  <w:rFonts w:ascii="Consolas" w:hAnsi="Consolas"/>
                                </w:rPr>
                              </w:pPr>
                              <w:r w:rsidRPr="00DD6F1C">
                                <w:rPr>
                                  <w:rFonts w:ascii="Consolas" w:hAnsi="Consolas"/>
                                  <w:sz w:val="20"/>
                                  <w:szCs w:val="20"/>
                                </w:rPr>
                                <w:t>}</w:t>
                              </w:r>
                            </w:p>
                            <w:p w14:paraId="2E357B7C" w14:textId="77777777" w:rsidR="005C5D38" w:rsidRPr="00DD6F1C" w:rsidRDefault="005C5D38" w:rsidP="005C5D38">
                              <w:pPr>
                                <w:rPr>
                                  <w:rFonts w:ascii="Consolas" w:hAnsi="Consola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Text Box 28"/>
                        <wps:cNvSpPr txBox="1"/>
                        <wps:spPr>
                          <a:xfrm>
                            <a:off x="0" y="2343150"/>
                            <a:ext cx="6400800" cy="2857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4CF023D" w14:textId="77777777" w:rsidR="005C5D38" w:rsidRDefault="005C5D38" w:rsidP="005C5D38">
                              <w:pPr>
                                <w:pStyle w:val="Caption"/>
                                <w:rPr>
                                  <w:noProof/>
                                </w:rPr>
                              </w:pPr>
                              <w:bookmarkStart w:id="13" w:name="_Ref221354630"/>
                              <w:r>
                                <w:t xml:space="preserve">Code Snippet </w:t>
                              </w:r>
                              <w:r>
                                <w:fldChar w:fldCharType="begin"/>
                              </w:r>
                              <w:r>
                                <w:instrText xml:space="preserve"> SEQ Code_Snippet \* ARABIC </w:instrText>
                              </w:r>
                              <w:r>
                                <w:fldChar w:fldCharType="separate"/>
                              </w:r>
                              <w:r>
                                <w:rPr>
                                  <w:noProof/>
                                </w:rPr>
                                <w:t>5</w:t>
                              </w:r>
                              <w:r>
                                <w:rPr>
                                  <w:noProof/>
                                </w:rPr>
                                <w:fldChar w:fldCharType="end"/>
                              </w:r>
                              <w:bookmarkEnd w:id="13"/>
                              <w:r>
                                <w:t>: A Java Servlet example. The service method overrides the one from the GenericServlet class. It attaches a HTML document that is sent with the HTTP respon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29" o:spid="_x0000_s1044" style="position:absolute;left:0;text-align:left;margin-left:0;margin-top:9pt;width:7in;height:207pt;z-index:251667456;mso-position-horizontal:center;mso-position-horizontal-relative:margin" coordsize="6400800,26289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">
                <v:shape id="Text Box 27" o:spid="_x0000_s1045" type="#_x0000_t202" style="position:absolute;width:6400800;height:22860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VXtkvwAA&#10;ANsAAAAPAAAAZHJzL2Rvd25yZXYueG1sRI/NCsIwEITvgu8QVvCmqR5UqlGkKHoS/MHz2qxtsdmU&#10;Jtb69kYQPA4z8w2zWLWmFA3VrrCsYDSMQBCnVhecKbict4MZCOeRNZaWScGbHKyW3c4CY21ffKTm&#10;5DMRIOxiVJB7X8VSujQng25oK+Lg3W1t0AdZZ1LX+ApwU8pxFE2kwYLDQo4VJTmlj9PTKEiiZOua&#10;3eg2edvicZ1t+FClO6X6vXY9B+Gp9f/wr73XCsZT+H4JP0AuP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IRVe2S/AAAA2wAAAA8AAAAAAAAAAAAAAAAAlwIAAGRycy9kb3ducmV2&#10;LnhtbFBLBQYAAAAABAAEAPUAAACDAwAAAAA=&#10;" fillcolor="white [3201]" strokecolor="#4f81bd [3204]" strokeweight="2pt">
                  <v:textbox>
                    <w:txbxContent>
                      <w:p w14:paraId="2B8FD2FA" w14:textId="77777777" w:rsidR="005C5D38" w:rsidRPr="00DD6F1C" w:rsidRDefault="005C5D38" w:rsidP="005C5D38">
                        <w:pPr>
                          <w:jc w:val="both"/>
                          <w:rPr>
                            <w:rFonts w:ascii="Consolas" w:hAnsi="Consolas"/>
                            <w:sz w:val="20"/>
                            <w:szCs w:val="20"/>
                          </w:rPr>
                        </w:pPr>
                        <w:r w:rsidRPr="00DD6F1C">
                          <w:rPr>
                            <w:rFonts w:ascii="Consolas" w:hAnsi="Consolas"/>
                            <w:sz w:val="20"/>
                            <w:szCs w:val="20"/>
                          </w:rPr>
                          <w:t xml:space="preserve">import java.io.*; </w:t>
                        </w:r>
                      </w:p>
                      <w:p w14:paraId="479D90D8" w14:textId="77777777" w:rsidR="005C5D38" w:rsidRPr="00DD6F1C" w:rsidRDefault="005C5D38" w:rsidP="005C5D38">
                        <w:pPr>
                          <w:jc w:val="both"/>
                          <w:rPr>
                            <w:rFonts w:ascii="Consolas" w:hAnsi="Consolas"/>
                            <w:sz w:val="20"/>
                            <w:szCs w:val="20"/>
                          </w:rPr>
                        </w:pPr>
                        <w:r w:rsidRPr="00DD6F1C">
                          <w:rPr>
                            <w:rFonts w:ascii="Consolas" w:hAnsi="Consolas"/>
                            <w:sz w:val="20"/>
                            <w:szCs w:val="20"/>
                          </w:rPr>
                          <w:t xml:space="preserve">import javax.servlet.*;   </w:t>
                        </w:r>
                      </w:p>
                      <w:p w14:paraId="02CA8803" w14:textId="77777777" w:rsidR="005C5D38" w:rsidRPr="00DD6F1C" w:rsidRDefault="005C5D38" w:rsidP="005C5D38">
                        <w:pPr>
                          <w:jc w:val="both"/>
                          <w:rPr>
                            <w:rFonts w:ascii="Consolas" w:hAnsi="Consolas"/>
                            <w:sz w:val="20"/>
                            <w:szCs w:val="20"/>
                          </w:rPr>
                        </w:pPr>
                        <w:r w:rsidRPr="00DD6F1C">
                          <w:rPr>
                            <w:rFonts w:ascii="Consolas" w:hAnsi="Consolas"/>
                            <w:sz w:val="20"/>
                            <w:szCs w:val="20"/>
                          </w:rPr>
                          <w:t xml:space="preserve">public class Hello extends GenericServlet {     </w:t>
                        </w:r>
                      </w:p>
                      <w:p w14:paraId="2ED090E4" w14:textId="77777777" w:rsidR="005C5D38" w:rsidRPr="00DD6F1C" w:rsidRDefault="005C5D38" w:rsidP="005C5D38">
                        <w:pPr>
                          <w:jc w:val="both"/>
                          <w:rPr>
                            <w:rFonts w:ascii="Consolas" w:hAnsi="Consolas"/>
                            <w:sz w:val="20"/>
                            <w:szCs w:val="20"/>
                          </w:rPr>
                        </w:pPr>
                        <w:r w:rsidRPr="00DD6F1C">
                          <w:rPr>
                            <w:rFonts w:ascii="Consolas" w:hAnsi="Consolas"/>
                            <w:sz w:val="20"/>
                            <w:szCs w:val="20"/>
                          </w:rPr>
                          <w:tab/>
                          <w:t xml:space="preserve">public void service(final ServletRequest request, final ServletResponse response)     </w:t>
                        </w:r>
                      </w:p>
                      <w:p w14:paraId="12533E58" w14:textId="77777777" w:rsidR="005C5D38" w:rsidRPr="00DD6F1C" w:rsidRDefault="005C5D38"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throws ServletException, IOException {         </w:t>
                        </w:r>
                      </w:p>
                      <w:p w14:paraId="1E8B7356" w14:textId="77777777" w:rsidR="005C5D38" w:rsidRPr="00DD6F1C" w:rsidRDefault="005C5D38"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response.setContentType("text/html");         </w:t>
                        </w:r>
                      </w:p>
                      <w:p w14:paraId="66D47B03" w14:textId="77777777" w:rsidR="005C5D38" w:rsidRPr="00DD6F1C" w:rsidRDefault="005C5D38"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final PrintWriter pw = response.getWriter();         </w:t>
                        </w:r>
                      </w:p>
                      <w:p w14:paraId="00801AF4" w14:textId="77777777" w:rsidR="005C5D38" w:rsidRPr="00DD6F1C" w:rsidRDefault="005C5D38"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try {             </w:t>
                        </w:r>
                      </w:p>
                      <w:p w14:paraId="4D96B597" w14:textId="77777777" w:rsidR="005C5D38" w:rsidRPr="00DD6F1C" w:rsidRDefault="005C5D38"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t xml:space="preserve">pw.println("Hello, world!");         </w:t>
                        </w:r>
                      </w:p>
                      <w:p w14:paraId="29C14F7A" w14:textId="77777777" w:rsidR="005C5D38" w:rsidRPr="00DD6F1C" w:rsidRDefault="005C5D38"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finally {             </w:t>
                        </w:r>
                      </w:p>
                      <w:p w14:paraId="7812D6A8" w14:textId="77777777" w:rsidR="005C5D38" w:rsidRPr="00DD6F1C" w:rsidRDefault="005C5D38"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t xml:space="preserve">pw.close();         </w:t>
                        </w:r>
                      </w:p>
                      <w:p w14:paraId="05C1D4FC" w14:textId="77777777" w:rsidR="005C5D38" w:rsidRPr="00DD6F1C" w:rsidRDefault="005C5D38"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r w:rsidRPr="00DD6F1C">
                          <w:rPr>
                            <w:rFonts w:ascii="Consolas" w:hAnsi="Consolas"/>
                            <w:sz w:val="20"/>
                            <w:szCs w:val="20"/>
                          </w:rPr>
                          <w:tab/>
                          <w:t xml:space="preserve">    </w:t>
                        </w:r>
                      </w:p>
                      <w:p w14:paraId="78147506" w14:textId="77777777" w:rsidR="005C5D38" w:rsidRPr="00DD6F1C" w:rsidRDefault="005C5D38" w:rsidP="005C5D38">
                        <w:pPr>
                          <w:jc w:val="both"/>
                          <w:rPr>
                            <w:rFonts w:ascii="Consolas" w:hAnsi="Consolas"/>
                            <w:sz w:val="20"/>
                            <w:szCs w:val="20"/>
                          </w:rPr>
                        </w:pPr>
                        <w:r w:rsidRPr="00DD6F1C">
                          <w:rPr>
                            <w:rFonts w:ascii="Consolas" w:hAnsi="Consolas"/>
                            <w:sz w:val="20"/>
                            <w:szCs w:val="20"/>
                          </w:rPr>
                          <w:tab/>
                          <w:t xml:space="preserve">} </w:t>
                        </w:r>
                      </w:p>
                      <w:p w14:paraId="43DA7133" w14:textId="77777777" w:rsidR="005C5D38" w:rsidRPr="00DD6F1C" w:rsidRDefault="005C5D38" w:rsidP="005C5D38">
                        <w:pPr>
                          <w:jc w:val="both"/>
                          <w:rPr>
                            <w:rFonts w:ascii="Consolas" w:hAnsi="Consolas"/>
                          </w:rPr>
                        </w:pPr>
                        <w:r w:rsidRPr="00DD6F1C">
                          <w:rPr>
                            <w:rFonts w:ascii="Consolas" w:hAnsi="Consolas"/>
                            <w:sz w:val="20"/>
                            <w:szCs w:val="20"/>
                          </w:rPr>
                          <w:t>}</w:t>
                        </w:r>
                      </w:p>
                      <w:p w14:paraId="2E357B7C" w14:textId="77777777" w:rsidR="005C5D38" w:rsidRPr="00DD6F1C" w:rsidRDefault="005C5D38" w:rsidP="005C5D38">
                        <w:pPr>
                          <w:rPr>
                            <w:rFonts w:ascii="Consolas" w:hAnsi="Consolas"/>
                          </w:rPr>
                        </w:pPr>
                      </w:p>
                    </w:txbxContent>
                  </v:textbox>
                </v:shape>
                <v:shape id="Text Box 28" o:spid="_x0000_s1046" type="#_x0000_t202" style="position:absolute;top:2343150;width:6400800;height:2857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OBLlwQAA&#10;ANsAAAAPAAAAZHJzL2Rvd25yZXYueG1sRE+7asMwFN0L+QdxA1lKIseDKW6UkEcLGdrBach8sW5s&#10;E+vKSIoff18NhY6H897sRtOKnpxvLCtYrxIQxKXVDVcKrj+fyzcQPiBrbC2Tgok87Lazlw3m2g5c&#10;UH8JlYgh7HNUUIfQ5VL6siaDfmU74sjdrTMYInSV1A6HGG5amSZJJg02HBtq7OhYU/m4PI2C7OSe&#10;Q8HH19P14wu/uyq9HaabUov5uH8HEWgM/+I/91krSOPY+CX+ALn9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qTgS5cEAAADbAAAADwAAAAAAAAAAAAAAAACXAgAAZHJzL2Rvd25y&#10;ZXYueG1sUEsFBgAAAAAEAAQA9QAAAIUDAAAAAA==&#10;" stroked="f">
                  <v:textbox inset="0,0,0,0">
                    <w:txbxContent>
                      <w:p w14:paraId="54CF023D" w14:textId="77777777" w:rsidR="005C5D38" w:rsidRDefault="005C5D38" w:rsidP="005C5D38">
                        <w:pPr>
                          <w:pStyle w:val="Caption"/>
                          <w:rPr>
                            <w:noProof/>
                          </w:rPr>
                        </w:pPr>
                        <w:bookmarkStart w:id="14" w:name="_Ref221354630"/>
                        <w:r>
                          <w:t xml:space="preserve">Code Snippet </w:t>
                        </w:r>
                        <w:r>
                          <w:fldChar w:fldCharType="begin"/>
                        </w:r>
                        <w:r>
                          <w:instrText xml:space="preserve"> SEQ Code_Snippet \* ARABIC </w:instrText>
                        </w:r>
                        <w:r>
                          <w:fldChar w:fldCharType="separate"/>
                        </w:r>
                        <w:r>
                          <w:rPr>
                            <w:noProof/>
                          </w:rPr>
                          <w:t>5</w:t>
                        </w:r>
                        <w:r>
                          <w:rPr>
                            <w:noProof/>
                          </w:rPr>
                          <w:fldChar w:fldCharType="end"/>
                        </w:r>
                        <w:bookmarkEnd w:id="14"/>
                        <w:r>
                          <w:t>: A Java Servlet example. The service method overrides the one from the GenericServlet class. It attaches a HTML document that is sent with the HTTP response.</w:t>
                        </w:r>
                      </w:p>
                    </w:txbxContent>
                  </v:textbox>
                </v:shape>
                <w10:wrap type="topAndBottom" anchorx="margin"/>
              </v:group>
            </w:pict>
          </mc:Fallback>
        </mc:AlternateContent>
      </w:r>
    </w:p>
    <w:p w14:paraId="1F2DF917" w14:textId="77777777" w:rsidR="005C5D38" w:rsidRDefault="005C5D38" w:rsidP="005C5D38">
      <w:pPr>
        <w:pStyle w:val="Heading3"/>
        <w:spacing w:line="360" w:lineRule="auto"/>
        <w:jc w:val="both"/>
      </w:pPr>
      <w:r>
        <w:t>Spring Framework</w:t>
      </w:r>
    </w:p>
    <w:p w14:paraId="41B9BAAD" w14:textId="77777777" w:rsidR="005C5D38" w:rsidRDefault="005C5D38" w:rsidP="005C5D38">
      <w:pPr>
        <w:spacing w:line="360" w:lineRule="auto"/>
        <w:jc w:val="both"/>
      </w:pPr>
      <w:r>
        <w:t xml:space="preserve">Spring is an open-source application framework and Inversion of Control (IoC) container for Java. Rod Johnson wrote it in conjunction with the publication of his book </w:t>
      </w:r>
      <w:r>
        <w:rPr>
          <w:i/>
        </w:rPr>
        <w:t>Expert One-on-One J2EE Design and Development</w:t>
      </w:r>
      <w:r>
        <w:t xml:space="preserve"> in October 2002, and it was first released under the Apache 2.0 license in June 2003. The main idea behind Spring is to address the complexity of enterprise application development in Java.</w:t>
      </w:r>
    </w:p>
    <w:p w14:paraId="0D3B5817" w14:textId="77777777" w:rsidR="005C5D38" w:rsidRDefault="005C5D38" w:rsidP="005C5D38">
      <w:pPr>
        <w:spacing w:line="360" w:lineRule="auto"/>
        <w:jc w:val="both"/>
      </w:pPr>
    </w:p>
    <w:p w14:paraId="38AF2AA5" w14:textId="77777777" w:rsidR="005C5D38" w:rsidRDefault="005C5D38" w:rsidP="005C5D38">
      <w:pPr>
        <w:spacing w:line="360" w:lineRule="auto"/>
        <w:jc w:val="both"/>
      </w:pPr>
      <w:r>
        <w:t xml:space="preserve">Spring contains several frameworks that make up the whole system. These include an IoC container, Aspect Oriented Programming (AOP) framework, Data Access framework and a Model-View-Controller (MVC) framework, amongst others. They all help by providing abstractions and services that assist in managing large applications. </w:t>
      </w:r>
    </w:p>
    <w:p w14:paraId="3303CFF0" w14:textId="77777777" w:rsidR="005C5D38" w:rsidRDefault="005C5D38" w:rsidP="005C5D38">
      <w:pPr>
        <w:spacing w:line="360" w:lineRule="auto"/>
        <w:jc w:val="both"/>
      </w:pPr>
    </w:p>
    <w:p w14:paraId="27489B53" w14:textId="6BA61B9B" w:rsidR="00F7360F" w:rsidRDefault="005C5D38" w:rsidP="00B60F1A">
      <w:pPr>
        <w:spacing w:line="360" w:lineRule="auto"/>
        <w:jc w:val="both"/>
      </w:pPr>
      <w:r>
        <w:t>The IoC container of Spring is what allows applications built with the framework to keep objects loosely coupled through dependency injection. It is a design pattern where objects are instantiated at runtime by the container, having the dependencies of which objects need which services defined in a configuration file. The container instantiates all needed objects and wires them together by setting the necessary properties and determines which methods will be invoked. Dependencies are either assigned through properties, e.g. setter methods, or through constructor arguments.</w:t>
      </w:r>
    </w:p>
    <w:p w14:paraId="7E383C67" w14:textId="10D8E3C1" w:rsidR="0005320B" w:rsidRDefault="0005320B" w:rsidP="0005320B">
      <w:pPr>
        <w:pStyle w:val="Heading1"/>
      </w:pPr>
      <w:r>
        <w:t>Concepts</w:t>
      </w:r>
      <w:bookmarkStart w:id="15" w:name="_GoBack"/>
      <w:bookmarkEnd w:id="15"/>
    </w:p>
    <w:p w14:paraId="4E724549" w14:textId="77777777" w:rsidR="0005320B" w:rsidRPr="0005320B" w:rsidRDefault="0005320B" w:rsidP="0005320B"/>
    <w:p w14:paraId="50876ACE" w14:textId="1FA65C08" w:rsidR="00697CCB" w:rsidRDefault="00FF1266" w:rsidP="00B60F1A">
      <w:pPr>
        <w:pStyle w:val="Heading2"/>
        <w:spacing w:line="360" w:lineRule="auto"/>
        <w:jc w:val="both"/>
      </w:pPr>
      <w:commentRangeStart w:id="16"/>
      <w:r>
        <w:t>Progressive Enhancement</w:t>
      </w:r>
      <w:commentRangeEnd w:id="16"/>
      <w:r w:rsidR="00AC4B06">
        <w:t xml:space="preserve"> and Graceful Degradation </w:t>
      </w:r>
      <w:r w:rsidR="00E0257A">
        <w:rPr>
          <w:rStyle w:val="CommentReference"/>
          <w:rFonts w:asciiTheme="minorHAnsi" w:eastAsiaTheme="minorEastAsia" w:hAnsiTheme="minorHAnsi" w:cstheme="minorBidi"/>
          <w:b w:val="0"/>
          <w:bCs w:val="0"/>
          <w:color w:val="auto"/>
        </w:rPr>
        <w:commentReference w:id="16"/>
      </w:r>
    </w:p>
    <w:p w14:paraId="2479CB22" w14:textId="51C13369" w:rsidR="00FF1266" w:rsidRDefault="00DF20DE" w:rsidP="00B60F1A">
      <w:pPr>
        <w:spacing w:line="360" w:lineRule="auto"/>
        <w:jc w:val="both"/>
      </w:pPr>
      <w:r>
        <w:t xml:space="preserve">The “web gurus”, tech writers and user experience professionals </w:t>
      </w:r>
      <w:r w:rsidR="004B627F">
        <w:t>Steven Champeon and Nick Finck first suggested the concept of Progressive Enhancement</w:t>
      </w:r>
      <w:r w:rsidR="00E0257A">
        <w:t xml:space="preserve"> in 2003 in response to the perceived necessity of mixing structure and presentation in HTML documents at the time.</w:t>
      </w:r>
      <w:r w:rsidR="004B627F">
        <w:t xml:space="preserve"> This necessity came from the browsers containing several bugs when it came to adhering to the CSS specification</w:t>
      </w:r>
      <w:r w:rsidR="00923176">
        <w:t>, among other things</w:t>
      </w:r>
      <w:r w:rsidR="004B627F">
        <w:t>.</w:t>
      </w:r>
      <w:r w:rsidR="00922CE8">
        <w:t xml:space="preserve"> Web developers were forced to resort to hacks and “Graceful Degradation” in their web documents to </w:t>
      </w:r>
      <w:r w:rsidR="00284BBF">
        <w:t>support legacy browsers and modern browsers with buggy CSS parsers.</w:t>
      </w:r>
      <w:r w:rsidR="00AE6ABB">
        <w:t xml:space="preserve"> Graceful Degradation, in a nutshell, m</w:t>
      </w:r>
      <w:r w:rsidR="006460B9">
        <w:t>eans creating web documents with modern technologies that are based on current standards, but having the document still be readable in older browsers and browsers that do</w:t>
      </w:r>
      <w:r w:rsidR="0068779C">
        <w:t xml:space="preserve"> not support </w:t>
      </w:r>
      <w:r w:rsidR="008838F4">
        <w:t xml:space="preserve">these technologies. This is achieved </w:t>
      </w:r>
      <w:r w:rsidR="0068779C">
        <w:t xml:space="preserve">through detecting this </w:t>
      </w:r>
      <w:r w:rsidR="008838F4">
        <w:t>lack of support and hiding the unsupported</w:t>
      </w:r>
      <w:r w:rsidR="0068779C">
        <w:t xml:space="preserve"> parts of the document from being viewed in these browsers.</w:t>
      </w:r>
      <w:r w:rsidR="00151899">
        <w:t xml:space="preserve"> The pr</w:t>
      </w:r>
      <w:r w:rsidR="00E102DA">
        <w:t>oblem with this, Champeon argues</w:t>
      </w:r>
      <w:r w:rsidR="00151899">
        <w:t>, is that it</w:t>
      </w:r>
      <w:r w:rsidR="00CC4BC3">
        <w:t xml:space="preserve"> wrongly</w:t>
      </w:r>
      <w:r w:rsidR="00151899">
        <w:t xml:space="preserve"> assumes that browsers always evolve</w:t>
      </w:r>
      <w:r w:rsidR="008F6853">
        <w:t xml:space="preserve"> to be better, faster and more po</w:t>
      </w:r>
      <w:r w:rsidR="00CC4BC3">
        <w:t xml:space="preserve">werful. </w:t>
      </w:r>
      <w:r w:rsidR="009A787B">
        <w:t>The idea is that creating web documents focusing on presentat</w:t>
      </w:r>
      <w:r w:rsidR="00CC4BC3">
        <w:t>ion simply adds unnecessary weight to a web document without adding anything to the message to anyone but users of modern graphical browsers.</w:t>
      </w:r>
      <w:r w:rsidR="00147995">
        <w:t xml:space="preserve"> He further comments that emergent devices such as mobile phones and PDA’s with browsers simply do not have the capacity to show pages with this extra presentational data</w:t>
      </w:r>
      <w:r w:rsidR="00216B33">
        <w:t xml:space="preserve"> – w</w:t>
      </w:r>
      <w:r w:rsidR="007D0DCA">
        <w:t>hich is even more relevant today considering the widespread use of browsing</w:t>
      </w:r>
      <w:r w:rsidR="004F5D2B">
        <w:t xml:space="preserve"> the Internet</w:t>
      </w:r>
      <w:r w:rsidR="007D0DCA">
        <w:t xml:space="preserve"> using modern mobile devices.</w:t>
      </w:r>
    </w:p>
    <w:p w14:paraId="1712A925" w14:textId="77777777" w:rsidR="002565C9" w:rsidRDefault="002565C9" w:rsidP="00B60F1A">
      <w:pPr>
        <w:spacing w:line="360" w:lineRule="auto"/>
        <w:jc w:val="both"/>
      </w:pPr>
    </w:p>
    <w:p w14:paraId="41EFBC7E" w14:textId="3A47E9FB" w:rsidR="002565C9" w:rsidRDefault="002565C9" w:rsidP="00B60F1A">
      <w:pPr>
        <w:spacing w:line="360" w:lineRule="auto"/>
        <w:jc w:val="both"/>
      </w:pPr>
      <w:r>
        <w:t xml:space="preserve">Progressive Enhancement attacks the problem of supporting </w:t>
      </w:r>
      <w:r w:rsidR="008D3062">
        <w:t>older</w:t>
      </w:r>
      <w:r w:rsidR="002350FF">
        <w:t xml:space="preserve"> or less powerful</w:t>
      </w:r>
      <w:r w:rsidR="008D3062">
        <w:t xml:space="preserve"> browsers by having the</w:t>
      </w:r>
      <w:r w:rsidR="001458BC">
        <w:t>m be the</w:t>
      </w:r>
      <w:r w:rsidR="008D3062">
        <w:t xml:space="preserve"> baseline</w:t>
      </w:r>
      <w:r w:rsidR="001458BC">
        <w:t xml:space="preserve"> target of the document</w:t>
      </w:r>
      <w:r w:rsidR="008D3062">
        <w:t xml:space="preserve">, i.e. pure HTML </w:t>
      </w:r>
      <w:r w:rsidR="00DC3F82">
        <w:t>markup with minimal CSS styling, focusing on the content and not the presentation.</w:t>
      </w:r>
      <w:r w:rsidR="004800ED">
        <w:t xml:space="preserve"> As more advanced capabil</w:t>
      </w:r>
      <w:r w:rsidR="004C0474">
        <w:t>ities</w:t>
      </w:r>
      <w:r w:rsidR="008E6C88">
        <w:t xml:space="preserve"> and features</w:t>
      </w:r>
      <w:r w:rsidR="004C0474">
        <w:t xml:space="preserve"> are detected in</w:t>
      </w:r>
      <w:r w:rsidR="004800ED">
        <w:t xml:space="preserve"> browser</w:t>
      </w:r>
      <w:r w:rsidR="004C0474">
        <w:t>s</w:t>
      </w:r>
      <w:r w:rsidR="004800ED">
        <w:t>, the presentation of the document can be enhanced by</w:t>
      </w:r>
      <w:r w:rsidR="00F442DD">
        <w:t xml:space="preserve"> using more elaborate CSS,</w:t>
      </w:r>
      <w:r w:rsidR="004800ED">
        <w:t xml:space="preserve"> scripts</w:t>
      </w:r>
      <w:r w:rsidR="00F442DD">
        <w:t xml:space="preserve"> and media</w:t>
      </w:r>
      <w:r w:rsidR="004800ED">
        <w:t xml:space="preserve"> to add on to the already</w:t>
      </w:r>
      <w:r w:rsidR="006F023A">
        <w:t xml:space="preserve"> existing baseline.</w:t>
      </w:r>
      <w:r w:rsidR="008E6C88">
        <w:t xml:space="preserve"> </w:t>
      </w:r>
      <w:r w:rsidR="00602A0C">
        <w:t xml:space="preserve">Champeon argues that this reversal </w:t>
      </w:r>
      <w:r w:rsidR="005E5D6E">
        <w:t>will help support the separation of presentation and markup by focusing on the content first, as well as increasing accessibility of web pages and making it easier to tailor websites to be sensitive to client capabilities.</w:t>
      </w:r>
    </w:p>
    <w:p w14:paraId="5EB227E1" w14:textId="77777777" w:rsidR="00AD3AE0" w:rsidRPr="00FF1266" w:rsidRDefault="00AD3AE0" w:rsidP="00B60F1A">
      <w:pPr>
        <w:spacing w:line="360" w:lineRule="auto"/>
        <w:jc w:val="both"/>
      </w:pPr>
    </w:p>
    <w:p w14:paraId="76193D38" w14:textId="6DA24836" w:rsidR="00697CCB" w:rsidRDefault="00CC3063" w:rsidP="00B60F1A">
      <w:pPr>
        <w:pStyle w:val="Heading2"/>
        <w:spacing w:line="360" w:lineRule="auto"/>
        <w:jc w:val="both"/>
      </w:pPr>
      <w:r>
        <w:t xml:space="preserve">Web </w:t>
      </w:r>
      <w:r w:rsidR="00697CCB">
        <w:t>Content Management Systems (</w:t>
      </w:r>
      <w:r>
        <w:t>W</w:t>
      </w:r>
      <w:r w:rsidR="00697CCB">
        <w:t>CMS)</w:t>
      </w:r>
    </w:p>
    <w:p w14:paraId="414E8C1F" w14:textId="4519A3C7" w:rsidR="00697CCB" w:rsidRDefault="00EC4F24" w:rsidP="00B60F1A">
      <w:pPr>
        <w:spacing w:line="360" w:lineRule="auto"/>
        <w:jc w:val="both"/>
      </w:pPr>
      <w:r>
        <w:t>A WCMS</w:t>
      </w:r>
      <w:r w:rsidR="00B5228F">
        <w:t xml:space="preserve"> (commonly shortened to CMS – Content Management System)</w:t>
      </w:r>
      <w:r>
        <w:t xml:space="preserve"> is a software system, most commonly a web application, that allows publishing, editing and modifying of web content from a central interface.</w:t>
      </w:r>
      <w:r w:rsidR="0094663A">
        <w:t xml:space="preserve"> The most common function of a </w:t>
      </w:r>
      <w:r w:rsidR="000D2728">
        <w:t>CMS is to present websites and support website authoring, collaboration and administration for users with little to no knowledge of web programming languages or markup languages.</w:t>
      </w:r>
      <w:r w:rsidR="00830688">
        <w:t xml:space="preserve"> Users can create and modify content like text, </w:t>
      </w:r>
      <w:r w:rsidR="0094663A">
        <w:t xml:space="preserve">images and other media and the </w:t>
      </w:r>
      <w:r w:rsidR="00830688">
        <w:t>CMS will put it all together in a chosen template and publish it as a fully fledged HTML document when the user chooses.</w:t>
      </w:r>
    </w:p>
    <w:p w14:paraId="13E5048A" w14:textId="77777777" w:rsidR="00830688" w:rsidRDefault="00830688" w:rsidP="00B60F1A">
      <w:pPr>
        <w:spacing w:line="360" w:lineRule="auto"/>
        <w:jc w:val="both"/>
      </w:pPr>
    </w:p>
    <w:p w14:paraId="53A5EB7C" w14:textId="6E3CEF2C" w:rsidR="00206030" w:rsidRDefault="00830688" w:rsidP="00B60F1A">
      <w:pPr>
        <w:spacing w:line="360" w:lineRule="auto"/>
        <w:jc w:val="both"/>
      </w:pPr>
      <w:r>
        <w:t xml:space="preserve">CMS’s are massively popular for building websites today, as they </w:t>
      </w:r>
      <w:r w:rsidR="00610012">
        <w:t>require a minimal amount of technical knowledge to create and publish user-generated</w:t>
      </w:r>
      <w:r w:rsidR="00376795">
        <w:t xml:space="preserve"> content. </w:t>
      </w:r>
      <w:r w:rsidR="00530DFE">
        <w:t>CMS’s</w:t>
      </w:r>
      <w:r w:rsidR="00610012">
        <w:t xml:space="preserve"> such as WordPress, Joomla! and Drupal m</w:t>
      </w:r>
      <w:r w:rsidR="003F2CD6">
        <w:t>ake</w:t>
      </w:r>
      <w:r w:rsidR="00085341">
        <w:t xml:space="preserve"> website maintenance</w:t>
      </w:r>
      <w:r w:rsidR="00610012">
        <w:t xml:space="preserve"> possible for people</w:t>
      </w:r>
      <w:r w:rsidR="00EF6531">
        <w:t xml:space="preserve"> with limited expertise,</w:t>
      </w:r>
      <w:r w:rsidR="00610012">
        <w:t xml:space="preserve"> without the intervention of a Webmaster</w:t>
      </w:r>
      <w:r w:rsidR="00B31AB0">
        <w:t>.</w:t>
      </w:r>
      <w:r w:rsidR="00610012">
        <w:t xml:space="preserve"> </w:t>
      </w:r>
      <w:r w:rsidR="00B31AB0">
        <w:t xml:space="preserve">They also </w:t>
      </w:r>
      <w:r w:rsidR="00091455">
        <w:t>provide</w:t>
      </w:r>
      <w:r w:rsidR="00EF6531">
        <w:t xml:space="preserve"> the ability to allow</w:t>
      </w:r>
      <w:r w:rsidR="00610012">
        <w:t xml:space="preserve"> users to contribute content to a site without having to think about the technical aspects o</w:t>
      </w:r>
      <w:r w:rsidR="00EB7A5F">
        <w:t>f web publishing.</w:t>
      </w:r>
      <w:r w:rsidR="00206030">
        <w:t xml:space="preserve"> This ability to easily author and publish content on a website has helped in the proliferation </w:t>
      </w:r>
      <w:r w:rsidR="00834D51">
        <w:t>of the dynamic, content-driven personal sites, such as blogs, that have largely replaced the static</w:t>
      </w:r>
      <w:r w:rsidR="00716402">
        <w:t xml:space="preserve"> personal</w:t>
      </w:r>
      <w:r w:rsidR="00834D51">
        <w:t xml:space="preserve"> websites of old.</w:t>
      </w:r>
    </w:p>
    <w:p w14:paraId="244D05A0" w14:textId="77777777" w:rsidR="00206030" w:rsidRDefault="00206030" w:rsidP="00B60F1A">
      <w:pPr>
        <w:spacing w:line="360" w:lineRule="auto"/>
        <w:jc w:val="both"/>
      </w:pPr>
    </w:p>
    <w:p w14:paraId="1B7779FC" w14:textId="525FAB0C" w:rsidR="00BE4A8B" w:rsidRDefault="001B67CA" w:rsidP="00B60F1A">
      <w:pPr>
        <w:spacing w:line="360" w:lineRule="auto"/>
        <w:jc w:val="both"/>
      </w:pPr>
      <w:r>
        <w:t>While these systems usually can be set up easily by non-technicians “out of the box”, they usually support being expanded by user-developed modules, often called “plugins”</w:t>
      </w:r>
      <w:r w:rsidR="00870AB3">
        <w:t>,</w:t>
      </w:r>
      <w:r>
        <w:t xml:space="preserve"> that expand on- or create brand new features for a website.</w:t>
      </w:r>
      <w:r w:rsidR="00FF79A4">
        <w:t xml:space="preserve"> These plugins are commonly written in the CMS’s </w:t>
      </w:r>
      <w:r w:rsidR="006460B9">
        <w:t xml:space="preserve">programming </w:t>
      </w:r>
      <w:r w:rsidR="00FF79A4">
        <w:t>language (Java, PHP etc.) and</w:t>
      </w:r>
      <w:r w:rsidR="00241439">
        <w:t xml:space="preserve"> their creation</w:t>
      </w:r>
      <w:r w:rsidR="00FF79A4">
        <w:t xml:space="preserve"> thus requ</w:t>
      </w:r>
      <w:r w:rsidR="00241439">
        <w:t>ire</w:t>
      </w:r>
      <w:r w:rsidR="00F5578B">
        <w:t>s</w:t>
      </w:r>
      <w:r w:rsidR="00241439">
        <w:t xml:space="preserve"> knowledge of said languages.</w:t>
      </w:r>
    </w:p>
    <w:p w14:paraId="244A85DA" w14:textId="77777777" w:rsidR="0059381F" w:rsidRPr="00697CCB" w:rsidRDefault="0059381F" w:rsidP="00B60F1A">
      <w:pPr>
        <w:spacing w:line="360" w:lineRule="auto"/>
        <w:jc w:val="both"/>
      </w:pPr>
    </w:p>
    <w:p w14:paraId="5AC7D25D" w14:textId="77777777" w:rsidR="00EF3671" w:rsidRDefault="00EF3671" w:rsidP="00B60F1A">
      <w:pPr>
        <w:pStyle w:val="Heading2"/>
        <w:spacing w:line="360" w:lineRule="auto"/>
        <w:jc w:val="both"/>
      </w:pPr>
      <w:r>
        <w:t>Responsive Web Design (RWD)</w:t>
      </w:r>
    </w:p>
    <w:p w14:paraId="6A828574" w14:textId="19A43A00" w:rsidR="00F62115" w:rsidRDefault="00E81B3C" w:rsidP="00B60F1A">
      <w:pPr>
        <w:spacing w:line="360" w:lineRule="auto"/>
        <w:jc w:val="both"/>
      </w:pPr>
      <w:r>
        <w:t>Making</w:t>
      </w:r>
      <w:r w:rsidR="00EF3671">
        <w:t xml:space="preserve"> web pages respond to changes in its environment, such as screen size and orientation, has become increasingly important now that mobile devices are taking over as </w:t>
      </w:r>
      <w:commentRangeStart w:id="17"/>
      <w:r w:rsidR="00EF3671">
        <w:t>people’s main way to browse the internet</w:t>
      </w:r>
      <w:commentRangeEnd w:id="17"/>
      <w:r w:rsidR="00EF3671">
        <w:rPr>
          <w:rStyle w:val="CommentReference"/>
        </w:rPr>
        <w:commentReference w:id="17"/>
      </w:r>
      <w:r w:rsidR="00EF3671">
        <w:t>. Previously,</w:t>
      </w:r>
      <w:r w:rsidR="00A66828">
        <w:t xml:space="preserve"> building a separate site for mobile devices and redirecting to it as the server sees fit has done this</w:t>
      </w:r>
      <w:r w:rsidR="00EF3671">
        <w:t>. These solutions give the developers two code bases to maintain instead of just one. They are also static in that they are built for desktops and, mo</w:t>
      </w:r>
      <w:r w:rsidR="00974E64">
        <w:t>st commonly, phones</w:t>
      </w:r>
      <w:r w:rsidR="00EF3671">
        <w:t xml:space="preserve">. So which one should be served to a tablet, or a TV? Should developers be tasked to create a new, separate version of a web site every time a new device with a different form factor comes along? This would be extremely cumbersome and </w:t>
      </w:r>
      <w:r w:rsidR="008612C9">
        <w:t>could easily</w:t>
      </w:r>
      <w:r w:rsidR="00EF3671">
        <w:t xml:space="preserve"> increase the complexity of any web development project to an unbearable degree.</w:t>
      </w:r>
    </w:p>
    <w:p w14:paraId="6EF074C2" w14:textId="77777777" w:rsidR="00F418DC" w:rsidRDefault="00F418DC" w:rsidP="00B60F1A">
      <w:pPr>
        <w:spacing w:line="360" w:lineRule="auto"/>
        <w:jc w:val="both"/>
      </w:pPr>
    </w:p>
    <w:p w14:paraId="3EDE1918" w14:textId="4C8BB561" w:rsidR="00EF3671" w:rsidRDefault="00EF3671" w:rsidP="00B60F1A">
      <w:pPr>
        <w:spacing w:line="360" w:lineRule="auto"/>
        <w:jc w:val="both"/>
      </w:pPr>
      <w:r>
        <w:t>RWD is a method that suggests keeping only one code base that has its layout changed as the environment changes. I.e. having the web page’s CSS alter how the page looks based on certain device class definitions, as well as switching from static to fluid layouts that are relative to screen size, instead of fixed width. This will allow the web page to adjust to minor variations in screen size, and not just massive changes such as going from a widescre</w:t>
      </w:r>
      <w:r w:rsidR="0087539E">
        <w:t>en desktop monitor to a mobile</w:t>
      </w:r>
      <w:r>
        <w:t xml:space="preserve"> phone.</w:t>
      </w:r>
    </w:p>
    <w:p w14:paraId="647943BB" w14:textId="77777777" w:rsidR="00F418DC" w:rsidRDefault="00F418DC" w:rsidP="00B60F1A">
      <w:pPr>
        <w:spacing w:line="360" w:lineRule="auto"/>
        <w:jc w:val="both"/>
      </w:pPr>
    </w:p>
    <w:p w14:paraId="5D234784" w14:textId="115E04C6" w:rsidR="00EF3671" w:rsidRDefault="00EF3671" w:rsidP="00B60F1A">
      <w:pPr>
        <w:spacing w:line="360" w:lineRule="auto"/>
        <w:jc w:val="both"/>
      </w:pPr>
      <w:r>
        <w:t>RWD in itself is largely based on fluid grids, flexible media and media queries.</w:t>
      </w:r>
      <w:r w:rsidR="0094149E">
        <w:t xml:space="preserve"> Flexible media refers to having media such as images and video change size (flex) along with the viewport. </w:t>
      </w:r>
      <w:r>
        <w:t>The idea is to use these media queries to alter the CSS used for elements on a web page based on the device’s screen size, and let the fluid grid fill in the smaller gaps between devices of the same class. Often the designer predetermines</w:t>
      </w:r>
      <w:r w:rsidR="00782F25">
        <w:t xml:space="preserve"> at which resolutions the layout of the page will use different CSS defined within the media queries. </w:t>
      </w:r>
      <w:r>
        <w:t>These changes in layout are done</w:t>
      </w:r>
      <w:r w:rsidR="00782F25">
        <w:t xml:space="preserve"> on the</w:t>
      </w:r>
      <w:r w:rsidR="005D522C">
        <w:t xml:space="preserve"> client side, since it i</w:t>
      </w:r>
      <w:r>
        <w:t>s all de</w:t>
      </w:r>
      <w:r w:rsidR="00ED3335">
        <w:t xml:space="preserve">termined in the web page’s CSS. </w:t>
      </w:r>
      <w:r>
        <w:t>While the layout is changed and elements may be hidden from users on mobile devices by using media queries, all the content defined in the page’s markup is still downloaded by the browser.</w:t>
      </w:r>
      <w:r w:rsidR="00D3461B">
        <w:t xml:space="preserve"> A commonly </w:t>
      </w:r>
      <w:r w:rsidR="00B30EC2">
        <w:t>observed</w:t>
      </w:r>
      <w:r w:rsidR="00D3461B">
        <w:t xml:space="preserve"> problem with RWD is that m</w:t>
      </w:r>
      <w:r>
        <w:t>edia queries aren’t always supported by browsers, both mobile and otherwise, especially older ones. This is</w:t>
      </w:r>
      <w:r w:rsidR="00AF19F3">
        <w:t xml:space="preserve"> considered</w:t>
      </w:r>
      <w:r>
        <w:t xml:space="preserve"> </w:t>
      </w:r>
      <w:r w:rsidR="00ED3335">
        <w:t xml:space="preserve">a problem </w:t>
      </w:r>
      <w:r w:rsidR="00AF19F3">
        <w:t>because</w:t>
      </w:r>
      <w:r>
        <w:t xml:space="preserve"> unsupported browsers will end up having trouble parsing the CSS of a page using media queries. On certain browsers, such as Internet Explorer 7 and 8, this can be fixed by</w:t>
      </w:r>
      <w:r w:rsidR="00B446CD">
        <w:t xml:space="preserve"> using polyfills written in JavaScript</w:t>
      </w:r>
      <w:r>
        <w:t>, but this is not possible in older mobile browsers that don’t have sufficient JavaScript support.</w:t>
      </w:r>
    </w:p>
    <w:p w14:paraId="2C85CE5D" w14:textId="77777777" w:rsidR="0059381F" w:rsidRDefault="0059381F" w:rsidP="00B60F1A">
      <w:pPr>
        <w:spacing w:line="360" w:lineRule="auto"/>
        <w:jc w:val="both"/>
      </w:pPr>
    </w:p>
    <w:p w14:paraId="2D7B7C87" w14:textId="77777777" w:rsidR="00EF3671" w:rsidRDefault="00EF3671" w:rsidP="00B60F1A">
      <w:pPr>
        <w:pStyle w:val="Heading2"/>
        <w:spacing w:line="360" w:lineRule="auto"/>
        <w:jc w:val="both"/>
      </w:pPr>
      <w:r>
        <w:t>Mobile First</w:t>
      </w:r>
    </w:p>
    <w:p w14:paraId="75651E42" w14:textId="7A69D7B2" w:rsidR="00EF3671" w:rsidRDefault="00033118" w:rsidP="00B60F1A">
      <w:pPr>
        <w:spacing w:line="360" w:lineRule="auto"/>
        <w:jc w:val="both"/>
      </w:pPr>
      <w:r>
        <w:t>Many of the</w:t>
      </w:r>
      <w:r w:rsidR="00EF3671">
        <w:t xml:space="preserve"> issues</w:t>
      </w:r>
      <w:r w:rsidR="00140A3C">
        <w:t xml:space="preserve"> with RWD</w:t>
      </w:r>
      <w:r w:rsidR="00EF3671">
        <w:t xml:space="preserve"> arise from the fact that developers still use the desktop version of the site as the baseline for the development process. This is understandable considering how the desktop computer has been the main way of accessing the web for more than twenty years. Making the desktop experience gracefully degrade for mobile devices has been the way to go. As mentioned</w:t>
      </w:r>
      <w:r w:rsidR="00F15CCC">
        <w:t xml:space="preserve"> in the RWD section</w:t>
      </w:r>
      <w:r w:rsidR="00EF3671">
        <w:t>, this</w:t>
      </w:r>
      <w:r w:rsidR="00F15CCC">
        <w:t xml:space="preserve"> can lead to</w:t>
      </w:r>
      <w:r w:rsidR="00583FE1">
        <w:t xml:space="preserve"> web pages inheriting</w:t>
      </w:r>
      <w:r w:rsidR="00EF3671">
        <w:t xml:space="preserve"> elements from the desktop version that might not even be visible bec</w:t>
      </w:r>
      <w:r w:rsidR="00832D78">
        <w:t>ause of media queries, but they a</w:t>
      </w:r>
      <w:r w:rsidR="00EF3671">
        <w:t>re still downloaded.</w:t>
      </w:r>
    </w:p>
    <w:p w14:paraId="6B4463FA" w14:textId="77777777" w:rsidR="005875E7" w:rsidRDefault="005875E7" w:rsidP="00B60F1A">
      <w:pPr>
        <w:spacing w:line="360" w:lineRule="auto"/>
        <w:jc w:val="both"/>
      </w:pPr>
    </w:p>
    <w:p w14:paraId="4346B44D" w14:textId="1F42D9C3" w:rsidR="00EF3671" w:rsidRDefault="005875E7" w:rsidP="00B60F1A">
      <w:pPr>
        <w:spacing w:line="360" w:lineRule="auto"/>
        <w:jc w:val="both"/>
      </w:pPr>
      <w:r>
        <w:t>The book “Mobile First”, written by the internationally recognized user experience designer, author, speaker and previous Chief Design Architec</w:t>
      </w:r>
      <w:r w:rsidR="00ED5E85">
        <w:t xml:space="preserve">t at </w:t>
      </w:r>
      <w:r w:rsidR="00ED5E85" w:rsidRPr="0038389B">
        <w:t>Yahoo!</w:t>
      </w:r>
      <w:r w:rsidRPr="0038389B">
        <w:t xml:space="preserve"> Luke </w:t>
      </w:r>
      <w:r w:rsidR="00B1253D" w:rsidRPr="0038389B">
        <w:t>Wroblewski</w:t>
      </w:r>
      <w:r w:rsidRPr="0038389B">
        <w:t xml:space="preserve"> </w:t>
      </w:r>
      <w:r w:rsidR="00EF3671" w:rsidRPr="0038389B">
        <w:t>suggests that attacking the problem from the opposite direction might be the way to go.</w:t>
      </w:r>
      <w:r w:rsidR="00484C89" w:rsidRPr="0038389B">
        <w:t xml:space="preserve"> </w:t>
      </w:r>
      <w:r w:rsidR="00EF3671" w:rsidRPr="0038389B">
        <w:t>Developing the site for mobile devices first will lead to the desktop benefitting through a more focused design centered o</w:t>
      </w:r>
      <w:r w:rsidR="00510841" w:rsidRPr="0038389B">
        <w:t xml:space="preserve">n relevant content, he claims. </w:t>
      </w:r>
      <w:r w:rsidR="00EF3671" w:rsidRPr="0038389B">
        <w:t>The Mobile First mindset allows developers to embrace the constraints</w:t>
      </w:r>
      <w:r w:rsidR="00EF3671">
        <w:t xml:space="preserve"> of mobile devices to create services that only deliver what the customer actually wants, cutting out everything that’s not totally necessary. Focusing on the constraints means looking more closely at the performance of a given page to make it function properly even in conditions of low bandwidth and weak computing power. It also means looking at the capabilities of mobile devices and using the platforms to their full potential, using what might not be thought about if the basis of develop</w:t>
      </w:r>
      <w:r w:rsidR="001677DE">
        <w:t xml:space="preserve">ment is a desktop computer. </w:t>
      </w:r>
      <w:r w:rsidR="00E50DEC">
        <w:t>The concept furthers the idea that w</w:t>
      </w:r>
      <w:r w:rsidR="001677DE">
        <w:t>eb-</w:t>
      </w:r>
      <w:r w:rsidR="00EF3671">
        <w:t xml:space="preserve">pages or </w:t>
      </w:r>
      <w:r w:rsidR="001677DE">
        <w:t>-</w:t>
      </w:r>
      <w:r w:rsidR="00EF3671">
        <w:t>apps can be made richer by adding context awareness through a mobile device’s sensors and inbuilt services such as GPS, compass, gyroscope, as well as telephone and camera.</w:t>
      </w:r>
    </w:p>
    <w:p w14:paraId="19503BF3" w14:textId="77777777" w:rsidR="0090284C" w:rsidRDefault="0090284C" w:rsidP="00B60F1A">
      <w:pPr>
        <w:spacing w:line="360" w:lineRule="auto"/>
        <w:jc w:val="both"/>
      </w:pPr>
    </w:p>
    <w:p w14:paraId="796A81BD" w14:textId="04C4C955" w:rsidR="00C3768E" w:rsidRDefault="00EF3671" w:rsidP="00B60F1A">
      <w:pPr>
        <w:spacing w:line="360" w:lineRule="auto"/>
        <w:jc w:val="both"/>
      </w:pPr>
      <w:r>
        <w:t>Making the desktop site from a mobile baseline means progressively enhancing</w:t>
      </w:r>
      <w:r w:rsidR="001677DE">
        <w:t xml:space="preserve"> </w:t>
      </w:r>
      <w:r>
        <w:t xml:space="preserve">it as the capabilities and screen size of the device improves. This means doing the polar opposite of </w:t>
      </w:r>
      <w:r w:rsidR="001B146E">
        <w:t>Graceful D</w:t>
      </w:r>
      <w:r>
        <w:t xml:space="preserve">egradation. </w:t>
      </w:r>
      <w:r w:rsidR="002512AD">
        <w:t>The idea is that t</w:t>
      </w:r>
      <w:r>
        <w:t>h</w:t>
      </w:r>
      <w:r w:rsidR="002512AD">
        <w:t>is way of thinking will</w:t>
      </w:r>
      <w:r>
        <w:t xml:space="preserve"> sort a lot of performance issues itself simply because the designs and the use of scripts and media will be more limited due to lack of scree</w:t>
      </w:r>
      <w:r w:rsidR="002512AD">
        <w:t>n space on a mobile device. Wroblewski further argues that this</w:t>
      </w:r>
      <w:r>
        <w:t xml:space="preserve"> approach also helps with regards to making images and othe</w:t>
      </w:r>
      <w:r w:rsidR="002512AD">
        <w:t>r media more bandwidth-friendly</w:t>
      </w:r>
      <w:r w:rsidR="009F14F4">
        <w:t xml:space="preserve">; </w:t>
      </w:r>
      <w:r w:rsidR="002512AD">
        <w:t>that</w:t>
      </w:r>
      <w:r>
        <w:t xml:space="preserve"> </w:t>
      </w:r>
      <w:r w:rsidR="002512AD">
        <w:t>i</w:t>
      </w:r>
      <w:r>
        <w:t>t will make browsers download mobile-optimized media first – only downloading HD desktop-optimized media if the device can handle it or the user wants it.</w:t>
      </w:r>
    </w:p>
    <w:p w14:paraId="6589711F" w14:textId="77777777" w:rsidR="00921B59" w:rsidRDefault="00921B59" w:rsidP="00B60F1A">
      <w:pPr>
        <w:spacing w:line="360" w:lineRule="auto"/>
        <w:jc w:val="both"/>
      </w:pPr>
    </w:p>
    <w:p w14:paraId="0E5C7C6A" w14:textId="77777777" w:rsidR="00921B59" w:rsidRDefault="00921B59" w:rsidP="00B60F1A">
      <w:pPr>
        <w:pStyle w:val="Heading2"/>
        <w:spacing w:line="360" w:lineRule="auto"/>
        <w:jc w:val="both"/>
      </w:pPr>
      <w:r>
        <w:t>Device Detection</w:t>
      </w:r>
    </w:p>
    <w:p w14:paraId="0D1DB70B" w14:textId="77777777" w:rsidR="00921B59" w:rsidRDefault="00921B59" w:rsidP="00B60F1A">
      <w:pPr>
        <w:spacing w:line="360" w:lineRule="auto"/>
        <w:jc w:val="both"/>
      </w:pPr>
      <w:r>
        <w:t xml:space="preserve">Device Detection in the context of the Web refers to software that identifies the type of device that is making requests to a web server and either redirects to a website made specifically for that device-class or adapts the website to a format that fits the device-class. </w:t>
      </w:r>
    </w:p>
    <w:p w14:paraId="4803CDE1" w14:textId="77777777" w:rsidR="00921B59" w:rsidRDefault="00921B59" w:rsidP="00B60F1A">
      <w:pPr>
        <w:pStyle w:val="Heading3"/>
        <w:spacing w:line="360" w:lineRule="auto"/>
        <w:jc w:val="both"/>
      </w:pPr>
      <w:r>
        <w:t>Device Detection Repositories (DDR)</w:t>
      </w:r>
    </w:p>
    <w:p w14:paraId="54FE0302" w14:textId="77777777" w:rsidR="00921B59" w:rsidRDefault="00921B59" w:rsidP="00B60F1A">
      <w:pPr>
        <w:spacing w:line="360" w:lineRule="auto"/>
        <w:jc w:val="both"/>
        <w:rPr>
          <w:lang w:eastAsia="x-none"/>
        </w:rPr>
      </w:pPr>
      <w:r>
        <w:rPr>
          <w:lang w:eastAsia="x-none"/>
        </w:rPr>
        <w:t>The Device Description Working Group (DDWG) of the W3C proposed DDR’s in 2006. They are supposed to contain information about web-enabled devices that is made available through a standard API. These repositories contain a core vocabulary of device properties such as screen dimensions, input mechanisms, supported colors etc. Several implementations exist, both of the open and commercial kind. Examples include WURFL, DeviceAtlas and OpenDDR. These kinds of systems have existed since before the DDWG started work on a standard, though. WURFL, for instance, was released in 2001. The standard API was published as a W3C recommendation in 2008.</w:t>
      </w:r>
    </w:p>
    <w:p w14:paraId="2FC64E80" w14:textId="77777777" w:rsidR="00921B59" w:rsidRDefault="00921B59" w:rsidP="00B60F1A">
      <w:pPr>
        <w:spacing w:line="360" w:lineRule="auto"/>
        <w:jc w:val="both"/>
        <w:rPr>
          <w:lang w:eastAsia="x-none"/>
        </w:rPr>
      </w:pPr>
    </w:p>
    <w:p w14:paraId="65BE581E" w14:textId="77777777" w:rsidR="00921B59" w:rsidRDefault="00921B59" w:rsidP="00B60F1A">
      <w:pPr>
        <w:spacing w:line="360" w:lineRule="auto"/>
        <w:jc w:val="both"/>
        <w:rPr>
          <w:lang w:eastAsia="x-none"/>
        </w:rPr>
      </w:pPr>
      <w:r>
        <w:rPr>
          <w:lang w:eastAsia="x-none"/>
        </w:rPr>
        <w:t>DDR’s are present on the server and work by parsing the UA string from a requesting client and matching it as best as possible to data found in the repository. When the best match is located in the repository a set of features supported and the type of device is returned through the API. These repositories need to be maintained by people and thus have no way of accurately interpreting a UA string that is completely different from anything already stored in the database. This features of DDR’s mean that they are inherently not future friendly, as they cannot work autonomously.</w:t>
      </w:r>
    </w:p>
    <w:p w14:paraId="52476C03" w14:textId="77777777" w:rsidR="00921B59" w:rsidRDefault="00921B59" w:rsidP="00B60F1A">
      <w:pPr>
        <w:pStyle w:val="Heading3"/>
        <w:spacing w:line="360" w:lineRule="auto"/>
        <w:jc w:val="both"/>
      </w:pPr>
      <w:r>
        <w:t>Client-Side feature detection</w:t>
      </w:r>
    </w:p>
    <w:p w14:paraId="64C5ABCB" w14:textId="2F239697" w:rsidR="00921B59" w:rsidRDefault="00921B59" w:rsidP="00B60F1A">
      <w:pPr>
        <w:spacing w:line="360" w:lineRule="auto"/>
        <w:jc w:val="both"/>
      </w:pPr>
      <w:r>
        <w:t>While the most common form of Device Detection is done server-side, as mentioned above. It is possible to do this kind of detection</w:t>
      </w:r>
      <w:r w:rsidR="004926C6">
        <w:t xml:space="preserve"> more accurately</w:t>
      </w:r>
      <w:r>
        <w:t xml:space="preserve"> client-side. In this case a test-suite is sent to the client in the form of JavaScript and is run to check for what features are available in the requesting browser. The data gathered from this can be used directly through CSS to adapt the page according to the browsers capabilities, somewhat similar to Media Queries, but with more features being available to be queried. The information can also be sent back to the server, either through an AJAX call, or by storing the information in a cookie and reloading the document.</w:t>
      </w:r>
    </w:p>
    <w:p w14:paraId="6CA96E1E" w14:textId="77777777" w:rsidR="00D42D13" w:rsidRDefault="00D42D13" w:rsidP="00B60F1A">
      <w:pPr>
        <w:spacing w:line="360" w:lineRule="auto"/>
        <w:jc w:val="both"/>
      </w:pPr>
    </w:p>
    <w:p w14:paraId="3AF2776D" w14:textId="00EFCF6A" w:rsidR="00D42D13" w:rsidRDefault="00D42D13" w:rsidP="00B60F1A">
      <w:pPr>
        <w:spacing w:line="360" w:lineRule="auto"/>
        <w:jc w:val="both"/>
      </w:pPr>
      <w:r>
        <w:t>A popular system for client-side device detection is Modernizr.</w:t>
      </w:r>
      <w:r w:rsidR="00B17C75">
        <w:t xml:space="preserve"> Modernizr is primarily used to detect HTML 5 and CSS 3 features in browsers. The motivation behind this is that</w:t>
      </w:r>
      <w:r w:rsidR="00AC3F96">
        <w:t>, even though many people still use browsers without decent support for these standards,</w:t>
      </w:r>
      <w:r w:rsidR="00B17C75">
        <w:t xml:space="preserve"> authors should be able to utilize the latest features in the</w:t>
      </w:r>
      <w:r w:rsidR="00646FDA">
        <w:t>se</w:t>
      </w:r>
      <w:r w:rsidR="00B17C75">
        <w:t xml:space="preserve"> standards without having to worry too much about compatibility issues. </w:t>
      </w:r>
      <w:r w:rsidR="00BB7552">
        <w:t xml:space="preserve">Modernizr thus offers </w:t>
      </w:r>
      <w:r w:rsidR="003E7F67">
        <w:t>a way to detect these</w:t>
      </w:r>
      <w:r w:rsidR="00BB7552">
        <w:t xml:space="preserve"> features so that authors can easily detect compatibility issues and either prov</w:t>
      </w:r>
      <w:r w:rsidR="00A958CD">
        <w:t xml:space="preserve">ide fallbacks or have polyfills </w:t>
      </w:r>
      <w:r w:rsidR="00AB7600">
        <w:t xml:space="preserve">transparently supply the functionality </w:t>
      </w:r>
      <w:r w:rsidR="0044604D">
        <w:t>that is missing through what they call “conditional resource loading”.</w:t>
      </w:r>
      <w:r w:rsidR="00514DCF">
        <w:t xml:space="preserve"> The system works by having its detection script add classes to the html-element of the document that describe what features are supported. This information can then be us</w:t>
      </w:r>
      <w:r w:rsidR="009F2CF6">
        <w:t xml:space="preserve">ed to adapt </w:t>
      </w:r>
      <w:r w:rsidR="00514DCF">
        <w:t xml:space="preserve">the page through </w:t>
      </w:r>
      <w:r w:rsidR="0042234C">
        <w:t>class-selectors in the CSS</w:t>
      </w:r>
      <w:r w:rsidR="00AF372D">
        <w:t xml:space="preserve"> a</w:t>
      </w:r>
      <w:r w:rsidR="0062090F">
        <w:t>nd by having the conditional resource loading provide the polyfills needed.</w:t>
      </w:r>
    </w:p>
    <w:p w14:paraId="0C6C6878" w14:textId="77777777" w:rsidR="00725351" w:rsidRDefault="00725351" w:rsidP="00B60F1A">
      <w:pPr>
        <w:spacing w:line="360" w:lineRule="auto"/>
        <w:jc w:val="both"/>
      </w:pPr>
    </w:p>
    <w:p w14:paraId="4D08A7C3" w14:textId="77777777" w:rsidR="00C3768E" w:rsidRPr="00F67182" w:rsidRDefault="00C3768E" w:rsidP="00B60F1A">
      <w:pPr>
        <w:pStyle w:val="Heading2"/>
        <w:spacing w:line="360" w:lineRule="auto"/>
        <w:jc w:val="both"/>
      </w:pPr>
      <w:r w:rsidRPr="00F67182">
        <w:t>RESS: Responsive Design + Server Side Components</w:t>
      </w:r>
    </w:p>
    <w:p w14:paraId="2E574339" w14:textId="309AA82B" w:rsidR="00C3768E" w:rsidRDefault="00C3768E" w:rsidP="00B60F1A">
      <w:pPr>
        <w:spacing w:line="360" w:lineRule="auto"/>
        <w:jc w:val="both"/>
      </w:pPr>
      <w:r w:rsidRPr="00F67182">
        <w:t>RESS is a concept</w:t>
      </w:r>
      <w:r w:rsidR="00D17003">
        <w:t xml:space="preserve"> also</w:t>
      </w:r>
      <w:r w:rsidRPr="00F67182">
        <w:t xml:space="preserve"> suggested</w:t>
      </w:r>
      <w:r w:rsidR="00BE5263">
        <w:t xml:space="preserve"> by the previously mentioned author of “Mobile First” </w:t>
      </w:r>
      <w:r w:rsidRPr="00F67182">
        <w:t>Luke Wroblewski. It combines the flexibility of RWD with the capability of having the server decide what markup to serve the client. The idea is to have a single template that defines the layout of the page, but have</w:t>
      </w:r>
      <w:r>
        <w:t xml:space="preserve"> selected</w:t>
      </w:r>
      <w:r w:rsidRPr="00F67182">
        <w:t xml:space="preserve"> component</w:t>
      </w:r>
      <w:r>
        <w:t>s</w:t>
      </w:r>
      <w:r w:rsidRPr="00F67182">
        <w:t xml:space="preserve"> adapted with different implementations on the server. This way we get the flexibility of RWD with the performance issues fixed by tai</w:t>
      </w:r>
      <w:r w:rsidR="002F78B2">
        <w:t>loring the markup on the server. This leaves</w:t>
      </w:r>
      <w:r w:rsidRPr="00F67182">
        <w:t xml:space="preserve"> the client to adapt the layout</w:t>
      </w:r>
      <w:r w:rsidR="007A51E8">
        <w:t xml:space="preserve"> like with RWD, but</w:t>
      </w:r>
      <w:r w:rsidRPr="00F67182">
        <w:t xml:space="preserve"> without having to download unnecessary media and scripts.</w:t>
      </w:r>
      <w:r>
        <w:t xml:space="preserve"> The server can optimize things like source order, URL structure, media and application design before sending</w:t>
      </w:r>
      <w:r w:rsidR="00D01D6E">
        <w:t xml:space="preserve"> any content to the browser, all</w:t>
      </w:r>
      <w:r>
        <w:t xml:space="preserve"> without relying on</w:t>
      </w:r>
      <w:r w:rsidR="00013AC9">
        <w:t xml:space="preserve"> user agent</w:t>
      </w:r>
      <w:r>
        <w:t xml:space="preserve"> </w:t>
      </w:r>
      <w:r w:rsidR="00013AC9">
        <w:t>(</w:t>
      </w:r>
      <w:r>
        <w:t>UA</w:t>
      </w:r>
      <w:r w:rsidR="00013AC9">
        <w:t>)</w:t>
      </w:r>
      <w:r>
        <w:t xml:space="preserve"> redirects to entirely</w:t>
      </w:r>
      <w:r w:rsidR="000A49D1">
        <w:t xml:space="preserve"> separate</w:t>
      </w:r>
      <w:r>
        <w:t xml:space="preserve"> device class specific </w:t>
      </w:r>
      <w:r w:rsidR="001130ED">
        <w:t>code templates</w:t>
      </w:r>
      <w:r>
        <w:t xml:space="preserve">. </w:t>
      </w:r>
      <w:r w:rsidR="006B30A8">
        <w:t>Wroblewski argues that t</w:t>
      </w:r>
      <w:r>
        <w:t>he problem with these standalone</w:t>
      </w:r>
      <w:r w:rsidR="005F1D31">
        <w:t xml:space="preserve"> full-page</w:t>
      </w:r>
      <w:r>
        <w:t xml:space="preserve"> code templates is that they’re almost guaranteed to contain duplicate code that also exists in the implementations for other device classes. Being able to reduce or completely eliminate duplicate code will make life easier for developers as well as increasing the maintainability of the system.</w:t>
      </w:r>
    </w:p>
    <w:p w14:paraId="7FA59724" w14:textId="77777777" w:rsidR="00C73817" w:rsidRPr="00F67182" w:rsidRDefault="00C73817" w:rsidP="00B60F1A">
      <w:pPr>
        <w:spacing w:line="360" w:lineRule="auto"/>
        <w:jc w:val="both"/>
      </w:pPr>
    </w:p>
    <w:p w14:paraId="64BAB088" w14:textId="4A41314D" w:rsidR="00C3768E" w:rsidRPr="00B22822" w:rsidRDefault="00C3768E" w:rsidP="00B60F1A">
      <w:pPr>
        <w:spacing w:line="360" w:lineRule="auto"/>
        <w:jc w:val="both"/>
      </w:pPr>
      <w:r w:rsidRPr="00F67182">
        <w:t xml:space="preserve">Using this method we can have a server side solution without relying on redirects. The same URL can be kept for each implementation since the </w:t>
      </w:r>
      <w:r w:rsidR="005F1D31" w:rsidRPr="00F67182">
        <w:t>server generates the whole adapted page</w:t>
      </w:r>
      <w:r w:rsidRPr="00F67182">
        <w:t xml:space="preserve">. </w:t>
      </w:r>
      <w:r w:rsidR="005F1D31" w:rsidRPr="00F67182">
        <w:t>Fluid grids and media queries wil</w:t>
      </w:r>
      <w:r w:rsidR="005F1D31">
        <w:t>l still handle the layout</w:t>
      </w:r>
      <w:r w:rsidRPr="00F67182">
        <w:t xml:space="preserve">, but the components themselves will be optimized according to the capabilities and features of the device sending the request. Known problems with RWD such as flexible images can </w:t>
      </w:r>
      <w:r w:rsidRPr="00B22822">
        <w:t xml:space="preserve">be </w:t>
      </w:r>
      <w:r w:rsidR="00AD2A46">
        <w:t>solved</w:t>
      </w:r>
      <w:r w:rsidRPr="00B22822">
        <w:t xml:space="preserve"> using this method as image components on a page can have their markup changed to reference mobile-friendly images if </w:t>
      </w:r>
      <w:r w:rsidR="00481361" w:rsidRPr="00B22822">
        <w:t>the server detects such a device</w:t>
      </w:r>
      <w:r w:rsidRPr="00B22822">
        <w:t>.</w:t>
      </w:r>
    </w:p>
    <w:p w14:paraId="7C43DB91" w14:textId="77777777" w:rsidR="009E7F32" w:rsidRPr="00B22822" w:rsidRDefault="009E7F32" w:rsidP="00B60F1A">
      <w:pPr>
        <w:spacing w:line="360" w:lineRule="auto"/>
        <w:jc w:val="both"/>
      </w:pPr>
    </w:p>
    <w:p w14:paraId="7FA8BC22" w14:textId="77777777" w:rsidR="00C71B4D" w:rsidRDefault="00C3768E" w:rsidP="00B60F1A">
      <w:pPr>
        <w:spacing w:line="360" w:lineRule="auto"/>
        <w:jc w:val="both"/>
      </w:pPr>
      <w:r w:rsidRPr="00B22822">
        <w:t>There’s one problem with having detection done on the server, though: it relies on being able to accurately detect what kind of UA is making the request. The reliability of server side user agent detection has been deba</w:t>
      </w:r>
      <w:r w:rsidR="006236EB" w:rsidRPr="00B22822">
        <w:t xml:space="preserve">ted for many years, and several </w:t>
      </w:r>
      <w:r w:rsidRPr="00B22822">
        <w:t xml:space="preserve">solutions exist for accurately interpreting user-agent strings on the server. </w:t>
      </w:r>
      <w:r w:rsidR="00B22822" w:rsidRPr="00B22822">
        <w:t xml:space="preserve">The problem is that </w:t>
      </w:r>
      <w:r w:rsidR="00B22822">
        <w:t xml:space="preserve">UA </w:t>
      </w:r>
      <w:r w:rsidR="00B22822" w:rsidRPr="00B22822">
        <w:t xml:space="preserve">strings are not always reliable: they can be spoofed through proxies and some of them don’t contain enough information for the server to know what kind of </w:t>
      </w:r>
      <w:r w:rsidR="00154016">
        <w:t>UA</w:t>
      </w:r>
      <w:r w:rsidR="00B22822" w:rsidRPr="00B22822">
        <w:t xml:space="preserve"> is making the request</w:t>
      </w:r>
      <w:r w:rsidR="00154016">
        <w:t>. The solution of redirecting based on these strings</w:t>
      </w:r>
      <w:r w:rsidRPr="00B22822">
        <w:t xml:space="preserve"> falls flat as soon as someone fakes the </w:t>
      </w:r>
      <w:r w:rsidR="00154016">
        <w:t>UA</w:t>
      </w:r>
      <w:r w:rsidRPr="00B22822">
        <w:t xml:space="preserve"> string or otherwise blocks the server from making what amounts to an educated guess. Being reliant on the </w:t>
      </w:r>
      <w:r w:rsidR="00B22822">
        <w:t>UA</w:t>
      </w:r>
      <w:r w:rsidRPr="00B22822">
        <w:t xml:space="preserve"> string alone means that UA’s</w:t>
      </w:r>
      <w:r w:rsidR="00A16D12" w:rsidRPr="00B22822">
        <w:t xml:space="preserve"> that do no</w:t>
      </w:r>
      <w:r w:rsidRPr="00B22822">
        <w:t>t send a meaning</w:t>
      </w:r>
      <w:r w:rsidR="00B22822">
        <w:t>ful</w:t>
      </w:r>
      <w:r w:rsidRPr="00B22822">
        <w:t xml:space="preserve"> string will be subject to receiving a default “fallback” page for unknown UA’s.</w:t>
      </w:r>
    </w:p>
    <w:p w14:paraId="3CAB247C" w14:textId="07465499" w:rsidR="005245D3" w:rsidRDefault="005245D3" w:rsidP="00B60F1A">
      <w:pPr>
        <w:spacing w:line="360" w:lineRule="auto"/>
        <w:jc w:val="both"/>
      </w:pPr>
    </w:p>
    <w:p w14:paraId="06526A47" w14:textId="677DA0AD" w:rsidR="00647A10" w:rsidRDefault="00C6020F" w:rsidP="00B60F1A">
      <w:pPr>
        <w:spacing w:line="360" w:lineRule="auto"/>
        <w:jc w:val="both"/>
      </w:pPr>
      <w:r>
        <w:t>The advantage of RESS over full</w:t>
      </w:r>
      <w:r w:rsidR="00540D22">
        <w:t>-page redirects and pure RWD</w:t>
      </w:r>
      <w:r w:rsidR="009D26FF">
        <w:t xml:space="preserve"> is, Wroblewski claims, </w:t>
      </w:r>
      <w:r>
        <w:t>that a single set of page templates define</w:t>
      </w:r>
      <w:r w:rsidR="00BA38E8">
        <w:t>s</w:t>
      </w:r>
      <w:r>
        <w:t xml:space="preserve"> an entire web site for all devices, but specific components within the site have device-class specific implementations that are rendered server-side.</w:t>
      </w:r>
      <w:r w:rsidR="00A61F4B">
        <w:t xml:space="preserve"> This relieves the burden on the client to handle the whole layout and presentation as well as allowing the author to control the URL structure, media and application design.</w:t>
      </w:r>
    </w:p>
    <w:p w14:paraId="33CE73BA" w14:textId="77777777" w:rsidR="00117863" w:rsidRPr="00DD0CD5" w:rsidRDefault="00117863" w:rsidP="00B60F1A">
      <w:pPr>
        <w:spacing w:line="360" w:lineRule="auto"/>
        <w:jc w:val="both"/>
      </w:pPr>
    </w:p>
    <w:p w14:paraId="104567A1" w14:textId="77777777" w:rsidR="00AC0DD8" w:rsidRDefault="00AC0DD8" w:rsidP="00B60F1A">
      <w:pPr>
        <w:pStyle w:val="Heading1"/>
        <w:spacing w:line="360" w:lineRule="auto"/>
        <w:jc w:val="both"/>
      </w:pPr>
      <w:r>
        <w:t>Related work</w:t>
      </w:r>
    </w:p>
    <w:p w14:paraId="42EDADA4" w14:textId="77777777" w:rsidR="003D1F59" w:rsidRPr="00F67182" w:rsidRDefault="003D1F59" w:rsidP="00B60F1A">
      <w:pPr>
        <w:pStyle w:val="Heading2"/>
        <w:spacing w:line="360" w:lineRule="auto"/>
        <w:jc w:val="both"/>
      </w:pPr>
      <w:r>
        <w:t xml:space="preserve">RESS with </w:t>
      </w:r>
      <w:r w:rsidRPr="00F67182">
        <w:t>Detector</w:t>
      </w:r>
    </w:p>
    <w:p w14:paraId="332B3EED" w14:textId="2BB8B9A9" w:rsidR="003D1F59" w:rsidRDefault="003D1F59" w:rsidP="00B60F1A">
      <w:pPr>
        <w:spacing w:line="360" w:lineRule="auto"/>
        <w:jc w:val="both"/>
        <w:rPr>
          <w:lang w:eastAsia="x-none"/>
        </w:rPr>
      </w:pPr>
      <w:r>
        <w:rPr>
          <w:lang w:eastAsia="x-none"/>
        </w:rPr>
        <w:t>Detector is a flexible server side UA feature detection system created by Dave Olsen</w:t>
      </w:r>
      <w:r w:rsidR="00594F51">
        <w:rPr>
          <w:lang w:eastAsia="x-none"/>
        </w:rPr>
        <w:t xml:space="preserve"> and written about in his own blog</w:t>
      </w:r>
      <w:r w:rsidR="00711A6C">
        <w:rPr>
          <w:lang w:eastAsia="x-none"/>
        </w:rPr>
        <w:t xml:space="preserve"> </w:t>
      </w:r>
      <w:r w:rsidR="00253264">
        <w:rPr>
          <w:lang w:eastAsia="x-none"/>
        </w:rPr>
        <w:fldChar w:fldCharType="begin"/>
      </w:r>
      <w:r w:rsidR="00163FF4">
        <w:rPr>
          <w:lang w:eastAsia="x-none"/>
        </w:rPr>
        <w:instrText xml:space="preserve"> ADDIN EN.CITE &lt;EndNote&gt;&lt;Cite&gt;&lt;Author&gt;Olsen&lt;/Author&gt;&lt;Year&gt;2012&lt;/Year&gt;&lt;RecNum&gt;3&lt;/RecNum&gt;&lt;DisplayText&gt;[6]&lt;/DisplayText&gt;&lt;record&gt;&lt;rec-number&gt;3&lt;/rec-number&gt;&lt;foreign-keys&gt;&lt;key app="EN" db-id="0a200tee5sa5e1ex095psptx0zaddvdr5sff"&gt;3&lt;/key&gt;&lt;/foreign-keys&gt;&lt;ref-type name="Blog"&gt;56&lt;/ref-type&gt;&lt;contributors&gt;&lt;authors&gt;&lt;author&gt;Dave Olsen&lt;/author&gt;&lt;/authors&gt;&lt;/contributors&gt;&lt;titles&gt;&lt;title&gt;RESS, Server-Side Feature-Detection and the Evolution of Responsive Web Design&lt;/title&gt;&lt;secondary-title&gt;Mobile in Higher Ed&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253264">
        <w:rPr>
          <w:lang w:eastAsia="x-none"/>
        </w:rPr>
        <w:fldChar w:fldCharType="separate"/>
      </w:r>
      <w:r w:rsidR="00163FF4">
        <w:rPr>
          <w:noProof/>
          <w:lang w:eastAsia="x-none"/>
        </w:rPr>
        <w:t>[</w:t>
      </w:r>
      <w:hyperlink w:anchor="_ENREF_6" w:tooltip="Olsen, 2012 #3" w:history="1">
        <w:r w:rsidR="00163FF4">
          <w:rPr>
            <w:noProof/>
            <w:lang w:eastAsia="x-none"/>
          </w:rPr>
          <w:t>6</w:t>
        </w:r>
      </w:hyperlink>
      <w:r w:rsidR="00163FF4">
        <w:rPr>
          <w:noProof/>
          <w:lang w:eastAsia="x-none"/>
        </w:rPr>
        <w:t>]</w:t>
      </w:r>
      <w:r w:rsidR="00253264">
        <w:rPr>
          <w:lang w:eastAsia="x-none"/>
        </w:rPr>
        <w:fldChar w:fldCharType="end"/>
      </w:r>
      <w:r w:rsidR="00FD2E95">
        <w:rPr>
          <w:lang w:eastAsia="x-none"/>
        </w:rPr>
        <w:t>. He’s</w:t>
      </w:r>
      <w:r>
        <w:rPr>
          <w:lang w:eastAsia="x-none"/>
        </w:rPr>
        <w:t xml:space="preserve"> a programmer and project manager at West Virginia University. The idea behind it is to never assume you know everything based on just a UA string, and that you should never run feature tests unless you don’t know which UA you’re running in. Based on this he skips the predefined database altogether and makes the system learn the features each new UA it encounters through a client side test suite.</w:t>
      </w:r>
    </w:p>
    <w:p w14:paraId="797B5020" w14:textId="77777777" w:rsidR="00151B88" w:rsidRDefault="00151B88" w:rsidP="00B60F1A">
      <w:pPr>
        <w:spacing w:line="360" w:lineRule="auto"/>
        <w:jc w:val="both"/>
        <w:rPr>
          <w:lang w:eastAsia="x-none"/>
        </w:rPr>
      </w:pPr>
    </w:p>
    <w:p w14:paraId="1D19D57A" w14:textId="09DDB6A9" w:rsidR="003D1F59" w:rsidRDefault="003D1F59" w:rsidP="00B60F1A">
      <w:pPr>
        <w:spacing w:line="360" w:lineRule="auto"/>
        <w:jc w:val="both"/>
        <w:rPr>
          <w:lang w:eastAsia="x-none"/>
        </w:rPr>
      </w:pPr>
      <w:r>
        <w:rPr>
          <w:lang w:eastAsia="x-none"/>
        </w:rPr>
        <w:t xml:space="preserve">The system is split into two parts: the client side test </w:t>
      </w:r>
      <w:r w:rsidR="00151B88">
        <w:rPr>
          <w:lang w:eastAsia="x-none"/>
        </w:rPr>
        <w:t xml:space="preserve">suite, based on Modernizr, </w:t>
      </w:r>
      <w:r>
        <w:rPr>
          <w:lang w:eastAsia="x-none"/>
        </w:rPr>
        <w:t xml:space="preserve">and the server side detection logic that stores and looks up UA strings and decides what to do with them. The client side part is simply a Modernizr test page that’s sent to the client if the UA string has not been encountered, or if certain tests have been set to run on a per-session or per-request basis. The results from these tests are saved in a cookie and stored on the server upon a page reload. The server side logic is responsible for storing the information gathered by the client side tests as well as gathering useful information from the UA string itself, such as operating system and device name. This method of user agent detection (or more accurately: </w:t>
      </w:r>
      <w:r>
        <w:rPr>
          <w:i/>
          <w:lang w:eastAsia="x-none"/>
        </w:rPr>
        <w:t>feature detection</w:t>
      </w:r>
      <w:r>
        <w:rPr>
          <w:lang w:eastAsia="x-none"/>
        </w:rPr>
        <w:t xml:space="preserve">) not only removes the need for a central database, it makes the system </w:t>
      </w:r>
      <w:r>
        <w:rPr>
          <w:i/>
          <w:lang w:eastAsia="x-none"/>
        </w:rPr>
        <w:t>future friendly</w:t>
      </w:r>
      <w:r>
        <w:rPr>
          <w:lang w:eastAsia="x-none"/>
        </w:rPr>
        <w:t xml:space="preserve"> by allowing it to figure out an unknown device’s features from the device itself, instead of a database that’s solely relying on the UA string for information. Of course, this means that a new device that’s not been encountered by the system will be subject to a barrage of tests that will slow down the loading time of a page and take up valuable resources. But it will only happen once: the very first time this new UA string is detected. Each subsequent request from the same user agent will get served the appropriate markup straight from the server, without having to run the tests on the client.</w:t>
      </w:r>
    </w:p>
    <w:p w14:paraId="29DFEFD7" w14:textId="77777777" w:rsidR="0016756D" w:rsidRDefault="0016756D" w:rsidP="00B60F1A">
      <w:pPr>
        <w:spacing w:line="360" w:lineRule="auto"/>
        <w:jc w:val="both"/>
        <w:rPr>
          <w:lang w:eastAsia="x-none"/>
        </w:rPr>
      </w:pPr>
    </w:p>
    <w:p w14:paraId="031F78D3" w14:textId="19B52B77" w:rsidR="003D1F59" w:rsidRDefault="00243ABA" w:rsidP="00B60F1A">
      <w:pPr>
        <w:spacing w:line="360" w:lineRule="auto"/>
        <w:jc w:val="both"/>
        <w:rPr>
          <w:lang w:eastAsia="x-none"/>
        </w:rPr>
      </w:pPr>
      <w:r>
        <w:rPr>
          <w:lang w:eastAsia="x-none"/>
        </w:rPr>
        <w:t>Deciding w</w:t>
      </w:r>
      <w:r w:rsidR="003D1F59">
        <w:rPr>
          <w:lang w:eastAsia="x-none"/>
        </w:rPr>
        <w:t>hich marku</w:t>
      </w:r>
      <w:r>
        <w:rPr>
          <w:lang w:eastAsia="x-none"/>
        </w:rPr>
        <w:t>p to serve a given UA is done</w:t>
      </w:r>
      <w:r w:rsidR="003D1F59">
        <w:rPr>
          <w:lang w:eastAsia="x-none"/>
        </w:rPr>
        <w:t xml:space="preserve"> by the implementation of Detector on a given server. Detector gives the ability to define device </w:t>
      </w:r>
      <w:r w:rsidR="003D1F59">
        <w:rPr>
          <w:i/>
          <w:lang w:eastAsia="x-none"/>
        </w:rPr>
        <w:t>families</w:t>
      </w:r>
      <w:r w:rsidR="003D1F59">
        <w:rPr>
          <w:lang w:eastAsia="x-none"/>
        </w:rPr>
        <w:t xml:space="preserve"> that decide what features uniquely identifies a type of device you want to tailor the page to. Families are defined in a JSON file that’s loaded by Detector and used to look up which family is best suited to the requesting UA. Attributes for a family can take two forms: Boolean attributes gotten from the ua-parser.php and a </w:t>
      </w:r>
      <w:r w:rsidR="003D1F59" w:rsidRPr="00693AED">
        <w:rPr>
          <w:i/>
          <w:lang w:eastAsia="x-none"/>
        </w:rPr>
        <w:t>features array</w:t>
      </w:r>
      <w:r w:rsidR="003D1F59">
        <w:rPr>
          <w:lang w:eastAsia="x-none"/>
        </w:rPr>
        <w:t xml:space="preserve"> that can contain any features detected by the Modernizr client side tests. All attributes and features in the feature array have to be evaluated to </w:t>
      </w:r>
      <w:r w:rsidR="003D1F59">
        <w:rPr>
          <w:i/>
          <w:lang w:eastAsia="x-none"/>
        </w:rPr>
        <w:t xml:space="preserve">true </w:t>
      </w:r>
      <w:r w:rsidR="003D1F59">
        <w:rPr>
          <w:lang w:eastAsia="x-none"/>
        </w:rPr>
        <w:t>for a family to be selected. The JSON file containing the family definitions are read sequentially, and as such have the most general case defined last and most specific case first to find the best fitting family for any given UA. These device families are central to creating a RESS solution</w:t>
      </w:r>
      <w:r>
        <w:rPr>
          <w:lang w:eastAsia="x-none"/>
        </w:rPr>
        <w:t xml:space="preserve"> by</w:t>
      </w:r>
      <w:r w:rsidR="003D1F59">
        <w:rPr>
          <w:lang w:eastAsia="x-none"/>
        </w:rPr>
        <w:t xml:space="preserve"> using Detector, as they’re what we use to differentiate between different device classes.</w:t>
      </w:r>
    </w:p>
    <w:p w14:paraId="2E6A218C" w14:textId="77777777" w:rsidR="008E1458" w:rsidRDefault="008E1458" w:rsidP="00B60F1A">
      <w:pPr>
        <w:spacing w:line="360" w:lineRule="auto"/>
        <w:jc w:val="both"/>
        <w:rPr>
          <w:lang w:eastAsia="x-none"/>
        </w:rPr>
      </w:pPr>
    </w:p>
    <w:p w14:paraId="696ADF69" w14:textId="6F101C91" w:rsidR="003D1F59" w:rsidRDefault="00243ABA" w:rsidP="00B60F1A">
      <w:pPr>
        <w:spacing w:line="360" w:lineRule="auto"/>
        <w:jc w:val="both"/>
        <w:rPr>
          <w:lang w:eastAsia="x-none"/>
        </w:rPr>
      </w:pPr>
      <w:r>
        <w:rPr>
          <w:lang w:eastAsia="x-none"/>
        </w:rPr>
        <w:t xml:space="preserve">To build a RESS solution by </w:t>
      </w:r>
      <w:r w:rsidR="003D1F59">
        <w:rPr>
          <w:lang w:eastAsia="x-none"/>
        </w:rPr>
        <w:t>using Detector there’s one extra thing needed: a template framework, such as Mustache, Handlebars or Jade. Without a template system RESS is not possible, as you would have to serve an entire page defined by the device class, instead of tailoring specific components while keeping the base markup common between all classes. Which template system is used is not as important as arranging the templates into a well structures file-hierarchy. The reason for this is to allow for easy switching between template-partials after having Detector decide which family a UA belongs to. Following Luke Wroblewski’s example of having a page with different navigation for different devices, we could do the following using Mustache for templates with the given file-hier</w:t>
      </w:r>
      <w:r w:rsidR="00663B0C">
        <w:rPr>
          <w:lang w:eastAsia="x-none"/>
        </w:rPr>
        <w:t>archy for partials</w:t>
      </w:r>
      <w:r w:rsidR="005E2935">
        <w:rPr>
          <w:lang w:eastAsia="x-none"/>
        </w:rPr>
        <w:t xml:space="preserve"> (</w:t>
      </w:r>
      <w:r w:rsidR="005E2935">
        <w:rPr>
          <w:lang w:eastAsia="x-none"/>
        </w:rPr>
        <w:fldChar w:fldCharType="begin"/>
      </w:r>
      <w:r w:rsidR="005E2935">
        <w:rPr>
          <w:lang w:eastAsia="x-none"/>
        </w:rPr>
        <w:instrText xml:space="preserve"> REF _Ref217718608 \h </w:instrText>
      </w:r>
      <w:r w:rsidR="005E2935">
        <w:rPr>
          <w:lang w:eastAsia="x-none"/>
        </w:rPr>
      </w:r>
      <w:r w:rsidR="005E2935">
        <w:rPr>
          <w:lang w:eastAsia="x-none"/>
        </w:rPr>
        <w:fldChar w:fldCharType="separate"/>
      </w:r>
      <w:r w:rsidR="005C5D38">
        <w:t xml:space="preserve">Code Snippet </w:t>
      </w:r>
      <w:r w:rsidR="005C5D38">
        <w:rPr>
          <w:noProof/>
        </w:rPr>
        <w:t>7</w:t>
      </w:r>
      <w:r w:rsidR="005E2935">
        <w:rPr>
          <w:lang w:eastAsia="x-none"/>
        </w:rPr>
        <w:fldChar w:fldCharType="end"/>
      </w:r>
      <w:r w:rsidR="005E2935">
        <w:rPr>
          <w:lang w:eastAsia="x-none"/>
        </w:rPr>
        <w:t xml:space="preserve">, </w:t>
      </w:r>
      <w:r w:rsidR="005E2935">
        <w:rPr>
          <w:lang w:eastAsia="x-none"/>
        </w:rPr>
        <w:fldChar w:fldCharType="begin"/>
      </w:r>
      <w:r w:rsidR="005E2935">
        <w:rPr>
          <w:lang w:eastAsia="x-none"/>
        </w:rPr>
        <w:instrText xml:space="preserve"> REF _Ref217718632 \h </w:instrText>
      </w:r>
      <w:r w:rsidR="005E2935">
        <w:rPr>
          <w:lang w:eastAsia="x-none"/>
        </w:rPr>
      </w:r>
      <w:r w:rsidR="005E2935">
        <w:rPr>
          <w:lang w:eastAsia="x-none"/>
        </w:rPr>
        <w:fldChar w:fldCharType="separate"/>
      </w:r>
      <w:r w:rsidR="005C5D38">
        <w:t xml:space="preserve">Figure </w:t>
      </w:r>
      <w:r w:rsidR="005C5D38">
        <w:rPr>
          <w:noProof/>
        </w:rPr>
        <w:t>2</w:t>
      </w:r>
      <w:r w:rsidR="005E2935">
        <w:rPr>
          <w:lang w:eastAsia="x-none"/>
        </w:rPr>
        <w:fldChar w:fldCharType="end"/>
      </w:r>
      <w:r w:rsidR="005E2935">
        <w:rPr>
          <w:lang w:eastAsia="x-none"/>
        </w:rPr>
        <w:t>)</w:t>
      </w:r>
      <w:r w:rsidR="00663B0C">
        <w:rPr>
          <w:lang w:eastAsia="x-none"/>
        </w:rPr>
        <w:t>:</w:t>
      </w:r>
    </w:p>
    <w:p w14:paraId="08E1A0F9" w14:textId="77777777" w:rsidR="00213409" w:rsidRDefault="00213409" w:rsidP="00B60F1A">
      <w:pPr>
        <w:spacing w:line="360" w:lineRule="auto"/>
        <w:jc w:val="both"/>
        <w:rPr>
          <w:lang w:eastAsia="x-none"/>
        </w:rPr>
      </w:pPr>
    </w:p>
    <w:p w14:paraId="451A9E21" w14:textId="0D4D180E" w:rsidR="002017B7" w:rsidRDefault="00213409" w:rsidP="00B60F1A">
      <w:pPr>
        <w:spacing w:line="360" w:lineRule="auto"/>
        <w:jc w:val="both"/>
        <w:rPr>
          <w:lang w:eastAsia="x-none"/>
        </w:rPr>
      </w:pPr>
      <w:r>
        <w:rPr>
          <w:noProof/>
        </w:rPr>
        <mc:AlternateContent>
          <mc:Choice Requires="wpg">
            <w:drawing>
              <wp:anchor distT="0" distB="0" distL="114300" distR="114300" simplePos="0" relativeHeight="251665408" behindDoc="0" locked="0" layoutInCell="1" allowOverlap="1" wp14:anchorId="13476996" wp14:editId="36213BFF">
                <wp:simplePos x="0" y="0"/>
                <wp:positionH relativeFrom="margin">
                  <wp:align>center</wp:align>
                </wp:positionH>
                <wp:positionV relativeFrom="paragraph">
                  <wp:posOffset>0</wp:posOffset>
                </wp:positionV>
                <wp:extent cx="4679950" cy="2052320"/>
                <wp:effectExtent l="0" t="0" r="19050" b="5080"/>
                <wp:wrapTopAndBottom/>
                <wp:docPr id="21" name="Group 21"/>
                <wp:cNvGraphicFramePr/>
                <a:graphic xmlns:a="http://schemas.openxmlformats.org/drawingml/2006/main">
                  <a:graphicData uri="http://schemas.microsoft.com/office/word/2010/wordprocessingGroup">
                    <wpg:wgp>
                      <wpg:cNvGrpSpPr/>
                      <wpg:grpSpPr>
                        <a:xfrm>
                          <a:off x="0" y="0"/>
                          <a:ext cx="4679950" cy="2052320"/>
                          <a:chOff x="0" y="0"/>
                          <a:chExt cx="4679950" cy="2052320"/>
                        </a:xfrm>
                      </wpg:grpSpPr>
                      <wps:wsp>
                        <wps:cNvPr id="15" name="Text Box 15"/>
                        <wps:cNvSpPr txBox="1"/>
                        <wps:spPr>
                          <a:xfrm>
                            <a:off x="0" y="0"/>
                            <a:ext cx="2393950" cy="12573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097B9C50" w14:textId="0222AAA6" w:rsidR="0017377A" w:rsidRDefault="0017377A" w:rsidP="00663B0C">
                              <w:pPr>
                                <w:rPr>
                                  <w:rFonts w:ascii="Consolas" w:hAnsi="Consolas"/>
                                  <w:sz w:val="20"/>
                                  <w:szCs w:val="20"/>
                                  <w:lang w:eastAsia="x-none"/>
                                </w:rPr>
                              </w:pPr>
                              <w:r>
                                <w:rPr>
                                  <w:rFonts w:ascii="Consolas" w:hAnsi="Consolas"/>
                                  <w:sz w:val="20"/>
                                  <w:szCs w:val="20"/>
                                  <w:lang w:eastAsia="x-none"/>
                                </w:rPr>
                                <w:t>[...HTML, head etc. tags...]</w:t>
                              </w:r>
                            </w:p>
                            <w:p w14:paraId="1EF8C4A7" w14:textId="77777777" w:rsidR="0017377A" w:rsidRPr="00663B0C" w:rsidRDefault="0017377A" w:rsidP="00663B0C">
                              <w:pPr>
                                <w:rPr>
                                  <w:rFonts w:ascii="Consolas" w:hAnsi="Consolas"/>
                                  <w:sz w:val="20"/>
                                  <w:szCs w:val="20"/>
                                  <w:lang w:eastAsia="x-none"/>
                                </w:rPr>
                              </w:pPr>
                              <w:r w:rsidRPr="00663B0C">
                                <w:rPr>
                                  <w:rFonts w:ascii="Consolas" w:hAnsi="Consolas"/>
                                  <w:sz w:val="20"/>
                                  <w:szCs w:val="20"/>
                                  <w:lang w:eastAsia="x-none"/>
                                </w:rPr>
                                <w:t>&lt;body&gt;</w:t>
                              </w:r>
                            </w:p>
                            <w:p w14:paraId="489D1050" w14:textId="77777777" w:rsidR="0017377A" w:rsidRPr="00663B0C" w:rsidRDefault="0017377A" w:rsidP="00663B0C">
                              <w:pPr>
                                <w:ind w:firstLine="708"/>
                                <w:rPr>
                                  <w:rFonts w:ascii="Consolas" w:hAnsi="Consolas"/>
                                  <w:sz w:val="20"/>
                                  <w:szCs w:val="20"/>
                                  <w:lang w:eastAsia="x-none"/>
                                </w:rPr>
                              </w:pPr>
                              <w:r w:rsidRPr="00663B0C">
                                <w:rPr>
                                  <w:rFonts w:ascii="Consolas" w:hAnsi="Consolas"/>
                                  <w:sz w:val="20"/>
                                  <w:szCs w:val="20"/>
                                  <w:lang w:eastAsia="x-none"/>
                                </w:rPr>
                                <w:t>{&gt;header}</w:t>
                              </w:r>
                            </w:p>
                            <w:p w14:paraId="4C87AF25" w14:textId="77777777" w:rsidR="0017377A" w:rsidRPr="00663B0C" w:rsidRDefault="0017377A" w:rsidP="00663B0C">
                              <w:pPr>
                                <w:ind w:firstLine="708"/>
                                <w:rPr>
                                  <w:rFonts w:ascii="Consolas" w:hAnsi="Consolas"/>
                                  <w:sz w:val="20"/>
                                  <w:szCs w:val="20"/>
                                  <w:lang w:eastAsia="x-none"/>
                                </w:rPr>
                              </w:pPr>
                              <w:r w:rsidRPr="00663B0C">
                                <w:rPr>
                                  <w:rFonts w:ascii="Consolas" w:hAnsi="Consolas"/>
                                  <w:sz w:val="20"/>
                                  <w:szCs w:val="20"/>
                                  <w:lang w:eastAsia="x-none"/>
                                </w:rPr>
                                <w:t>[...some content...]</w:t>
                              </w:r>
                            </w:p>
                            <w:p w14:paraId="0C56EF5E" w14:textId="77777777" w:rsidR="0017377A" w:rsidRPr="00663B0C" w:rsidRDefault="0017377A" w:rsidP="00663B0C">
                              <w:pPr>
                                <w:ind w:firstLine="708"/>
                                <w:rPr>
                                  <w:rFonts w:ascii="Consolas" w:hAnsi="Consolas"/>
                                  <w:sz w:val="20"/>
                                  <w:szCs w:val="20"/>
                                  <w:lang w:eastAsia="x-none"/>
                                </w:rPr>
                              </w:pPr>
                              <w:r w:rsidRPr="00663B0C">
                                <w:rPr>
                                  <w:rFonts w:ascii="Consolas" w:hAnsi="Consolas"/>
                                  <w:sz w:val="20"/>
                                  <w:szCs w:val="20"/>
                                  <w:lang w:eastAsia="x-none"/>
                                </w:rPr>
                                <w:t>{&gt;footer}</w:t>
                              </w:r>
                            </w:p>
                            <w:p w14:paraId="7E29A337" w14:textId="77777777" w:rsidR="0017377A" w:rsidRDefault="0017377A" w:rsidP="00663B0C">
                              <w:pPr>
                                <w:rPr>
                                  <w:rFonts w:ascii="Consolas" w:hAnsi="Consolas"/>
                                  <w:sz w:val="20"/>
                                  <w:szCs w:val="20"/>
                                  <w:lang w:eastAsia="x-none"/>
                                </w:rPr>
                              </w:pPr>
                              <w:r w:rsidRPr="00663B0C">
                                <w:rPr>
                                  <w:rFonts w:ascii="Consolas" w:hAnsi="Consolas"/>
                                  <w:sz w:val="20"/>
                                  <w:szCs w:val="20"/>
                                  <w:lang w:eastAsia="x-none"/>
                                </w:rPr>
                                <w:t>&lt;/body&gt;</w:t>
                              </w:r>
                            </w:p>
                            <w:p w14:paraId="414DDB99" w14:textId="6111615F" w:rsidR="0017377A" w:rsidRPr="00663B0C" w:rsidRDefault="0017377A" w:rsidP="00663B0C">
                              <w:pPr>
                                <w:rPr>
                                  <w:rFonts w:ascii="Consolas" w:hAnsi="Consolas"/>
                                  <w:sz w:val="20"/>
                                  <w:szCs w:val="20"/>
                                  <w:lang w:eastAsia="x-none"/>
                                </w:rPr>
                              </w:pPr>
                              <w:r>
                                <w:rPr>
                                  <w:rFonts w:ascii="Consolas" w:hAnsi="Consolas"/>
                                  <w:sz w:val="20"/>
                                  <w:szCs w:val="20"/>
                                  <w:lang w:eastAsia="x-none"/>
                                </w:rPr>
                                <w:t>[...HTML closing tags...]</w:t>
                              </w:r>
                            </w:p>
                            <w:p w14:paraId="0DADA75F" w14:textId="77777777" w:rsidR="0017377A" w:rsidRPr="00663B0C" w:rsidRDefault="0017377A">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2508250" y="0"/>
                            <a:ext cx="2171700" cy="16002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79478744" w14:textId="77777777" w:rsidR="0017377A" w:rsidRPr="00646D23" w:rsidRDefault="0017377A" w:rsidP="00646D23">
                              <w:pPr>
                                <w:rPr>
                                  <w:rFonts w:ascii="Consolas" w:hAnsi="Consolas"/>
                                  <w:sz w:val="20"/>
                                  <w:szCs w:val="20"/>
                                  <w:lang w:eastAsia="x-none"/>
                                </w:rPr>
                              </w:pPr>
                              <w:r w:rsidRPr="00646D23">
                                <w:rPr>
                                  <w:rFonts w:ascii="Consolas" w:hAnsi="Consolas"/>
                                  <w:sz w:val="20"/>
                                  <w:szCs w:val="20"/>
                                  <w:lang w:eastAsia="x-none"/>
                                </w:rPr>
                                <w:t>\base</w:t>
                              </w:r>
                            </w:p>
                            <w:p w14:paraId="481D22A8" w14:textId="77777777" w:rsidR="0017377A" w:rsidRPr="00646D23" w:rsidRDefault="0017377A" w:rsidP="00646D23">
                              <w:pPr>
                                <w:ind w:firstLine="708"/>
                                <w:rPr>
                                  <w:rFonts w:ascii="Consolas" w:hAnsi="Consolas"/>
                                  <w:sz w:val="20"/>
                                  <w:szCs w:val="20"/>
                                  <w:lang w:eastAsia="x-none"/>
                                </w:rPr>
                              </w:pPr>
                              <w:r w:rsidRPr="00646D23">
                                <w:rPr>
                                  <w:rFonts w:ascii="Consolas" w:hAnsi="Consolas"/>
                                  <w:sz w:val="20"/>
                                  <w:szCs w:val="20"/>
                                  <w:lang w:eastAsia="x-none"/>
                                </w:rPr>
                                <w:t>header.mustache</w:t>
                              </w:r>
                            </w:p>
                            <w:p w14:paraId="20C750B0" w14:textId="77777777" w:rsidR="0017377A" w:rsidRPr="00646D23" w:rsidRDefault="0017377A" w:rsidP="00646D23">
                              <w:pPr>
                                <w:ind w:firstLine="708"/>
                                <w:rPr>
                                  <w:rFonts w:ascii="Consolas" w:hAnsi="Consolas"/>
                                  <w:sz w:val="20"/>
                                  <w:szCs w:val="20"/>
                                  <w:lang w:eastAsia="x-none"/>
                                </w:rPr>
                              </w:pPr>
                              <w:r w:rsidRPr="00646D23">
                                <w:rPr>
                                  <w:rFonts w:ascii="Consolas" w:hAnsi="Consolas"/>
                                  <w:sz w:val="20"/>
                                  <w:szCs w:val="20"/>
                                  <w:lang w:eastAsia="x-none"/>
                                </w:rPr>
                                <w:t>footer.mustache</w:t>
                              </w:r>
                            </w:p>
                            <w:p w14:paraId="196F389F" w14:textId="77777777" w:rsidR="0017377A" w:rsidRPr="00646D23" w:rsidRDefault="0017377A" w:rsidP="00646D23">
                              <w:pPr>
                                <w:rPr>
                                  <w:rFonts w:ascii="Consolas" w:hAnsi="Consolas"/>
                                  <w:sz w:val="20"/>
                                  <w:szCs w:val="20"/>
                                  <w:lang w:eastAsia="x-none"/>
                                </w:rPr>
                              </w:pPr>
                              <w:r w:rsidRPr="00646D23">
                                <w:rPr>
                                  <w:rFonts w:ascii="Consolas" w:hAnsi="Consolas"/>
                                  <w:sz w:val="20"/>
                                  <w:szCs w:val="20"/>
                                  <w:lang w:eastAsia="x-none"/>
                                </w:rPr>
                                <w:t>\mobile</w:t>
                              </w:r>
                            </w:p>
                            <w:p w14:paraId="5ADBE694" w14:textId="77777777" w:rsidR="0017377A" w:rsidRPr="00646D23" w:rsidRDefault="0017377A" w:rsidP="00646D23">
                              <w:pPr>
                                <w:ind w:firstLine="708"/>
                                <w:rPr>
                                  <w:rFonts w:ascii="Consolas" w:hAnsi="Consolas"/>
                                  <w:sz w:val="20"/>
                                  <w:szCs w:val="20"/>
                                  <w:lang w:eastAsia="x-none"/>
                                </w:rPr>
                              </w:pPr>
                              <w:r w:rsidRPr="00646D23">
                                <w:rPr>
                                  <w:rFonts w:ascii="Consolas" w:hAnsi="Consolas"/>
                                  <w:sz w:val="20"/>
                                  <w:szCs w:val="20"/>
                                  <w:lang w:eastAsia="x-none"/>
                                </w:rPr>
                                <w:t>header.mustache</w:t>
                              </w:r>
                            </w:p>
                            <w:p w14:paraId="4129AC29" w14:textId="77777777" w:rsidR="0017377A" w:rsidRPr="00646D23" w:rsidRDefault="0017377A" w:rsidP="00646D23">
                              <w:pPr>
                                <w:ind w:firstLine="708"/>
                                <w:rPr>
                                  <w:rFonts w:ascii="Consolas" w:hAnsi="Consolas"/>
                                  <w:sz w:val="20"/>
                                  <w:szCs w:val="20"/>
                                  <w:lang w:eastAsia="x-none"/>
                                </w:rPr>
                              </w:pPr>
                              <w:r w:rsidRPr="00646D23">
                                <w:rPr>
                                  <w:rFonts w:ascii="Consolas" w:hAnsi="Consolas"/>
                                  <w:sz w:val="20"/>
                                  <w:szCs w:val="20"/>
                                  <w:lang w:eastAsia="x-none"/>
                                </w:rPr>
                                <w:t>footer.mustache</w:t>
                              </w:r>
                            </w:p>
                            <w:p w14:paraId="76BE660D" w14:textId="77777777" w:rsidR="0017377A" w:rsidRPr="00646D23" w:rsidRDefault="0017377A" w:rsidP="00646D23">
                              <w:pPr>
                                <w:rPr>
                                  <w:rFonts w:ascii="Consolas" w:hAnsi="Consolas"/>
                                  <w:sz w:val="20"/>
                                  <w:szCs w:val="20"/>
                                  <w:lang w:eastAsia="x-none"/>
                                </w:rPr>
                              </w:pPr>
                              <w:r w:rsidRPr="00646D23">
                                <w:rPr>
                                  <w:rFonts w:ascii="Consolas" w:hAnsi="Consolas"/>
                                  <w:sz w:val="20"/>
                                  <w:szCs w:val="20"/>
                                  <w:lang w:eastAsia="x-none"/>
                                </w:rPr>
                                <w:t>\tablet</w:t>
                              </w:r>
                            </w:p>
                            <w:p w14:paraId="015DF3AB" w14:textId="77777777" w:rsidR="0017377A" w:rsidRPr="00646D23" w:rsidRDefault="0017377A" w:rsidP="00646D23">
                              <w:pPr>
                                <w:ind w:firstLine="708"/>
                                <w:rPr>
                                  <w:rFonts w:ascii="Consolas" w:hAnsi="Consolas"/>
                                  <w:sz w:val="20"/>
                                  <w:szCs w:val="20"/>
                                  <w:lang w:eastAsia="x-none"/>
                                </w:rPr>
                              </w:pPr>
                              <w:r w:rsidRPr="00646D23">
                                <w:rPr>
                                  <w:rFonts w:ascii="Consolas" w:hAnsi="Consolas"/>
                                  <w:sz w:val="20"/>
                                  <w:szCs w:val="20"/>
                                  <w:lang w:eastAsia="x-none"/>
                                </w:rPr>
                                <w:t>header.mustache</w:t>
                              </w:r>
                            </w:p>
                            <w:p w14:paraId="0C598CD0" w14:textId="77777777" w:rsidR="0017377A" w:rsidRPr="00646D23" w:rsidRDefault="0017377A" w:rsidP="00646D23">
                              <w:pPr>
                                <w:rPr>
                                  <w:rFonts w:ascii="Consolas" w:hAnsi="Consolas"/>
                                  <w:sz w:val="20"/>
                                  <w:szCs w:val="20"/>
                                  <w:lang w:eastAsia="x-none"/>
                                </w:rPr>
                              </w:pPr>
                              <w:r w:rsidRPr="00646D23">
                                <w:rPr>
                                  <w:rFonts w:ascii="Consolas" w:hAnsi="Consolas"/>
                                  <w:sz w:val="20"/>
                                  <w:szCs w:val="20"/>
                                  <w:lang w:eastAsia="x-none"/>
                                </w:rPr>
                                <w:t>\desktop</w:t>
                              </w:r>
                            </w:p>
                            <w:p w14:paraId="627BC90D" w14:textId="77777777" w:rsidR="0017377A" w:rsidRPr="00646D23" w:rsidRDefault="0017377A" w:rsidP="00646D23">
                              <w:pPr>
                                <w:rPr>
                                  <w:rFonts w:ascii="Consolas" w:hAnsi="Consolas"/>
                                  <w:sz w:val="20"/>
                                  <w:szCs w:val="20"/>
                                  <w:lang w:eastAsia="x-none"/>
                                </w:rPr>
                              </w:pPr>
                              <w:r w:rsidRPr="00646D23">
                                <w:rPr>
                                  <w:rFonts w:ascii="Consolas" w:hAnsi="Consolas"/>
                                  <w:sz w:val="20"/>
                                  <w:szCs w:val="20"/>
                                  <w:lang w:eastAsia="x-none"/>
                                </w:rPr>
                                <w:t>\tv</w:t>
                              </w:r>
                            </w:p>
                            <w:p w14:paraId="5DFB6B5F" w14:textId="77777777" w:rsidR="0017377A" w:rsidRPr="00646D23" w:rsidRDefault="0017377A">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0" y="1314450"/>
                            <a:ext cx="2393950"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6598A31" w14:textId="294F0809" w:rsidR="0017377A" w:rsidRDefault="0017377A" w:rsidP="00646D23">
                              <w:pPr>
                                <w:pStyle w:val="Caption"/>
                                <w:rPr>
                                  <w:noProof/>
                                </w:rPr>
                              </w:pPr>
                              <w:bookmarkStart w:id="18" w:name="_Ref217718608"/>
                              <w:r>
                                <w:t xml:space="preserve">Code Snippet </w:t>
                              </w:r>
                              <w:fldSimple w:instr=" SEQ Code_Snippet \* ARABIC ">
                                <w:r w:rsidR="005C5D38">
                                  <w:rPr>
                                    <w:noProof/>
                                  </w:rPr>
                                  <w:t>7</w:t>
                                </w:r>
                              </w:fldSimple>
                              <w:bookmarkEnd w:id="18"/>
                              <w:r>
                                <w:t>: HTML Markup with Mustache partials for the header and footer of the docu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8" name="Text Box 18"/>
                        <wps:cNvSpPr txBox="1"/>
                        <wps:spPr>
                          <a:xfrm>
                            <a:off x="2508250" y="1657350"/>
                            <a:ext cx="217170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584160B" w14:textId="1894CC7E" w:rsidR="0017377A" w:rsidRDefault="0017377A" w:rsidP="00646D23">
                              <w:pPr>
                                <w:pStyle w:val="Caption"/>
                                <w:rPr>
                                  <w:noProof/>
                                </w:rPr>
                              </w:pPr>
                              <w:bookmarkStart w:id="19" w:name="_Ref217718632"/>
                              <w:r>
                                <w:t xml:space="preserve">Figure </w:t>
                              </w:r>
                              <w:fldSimple w:instr=" SEQ Figure \* ARABIC ">
                                <w:r w:rsidR="005C5D38">
                                  <w:rPr>
                                    <w:noProof/>
                                  </w:rPr>
                                  <w:t>2</w:t>
                                </w:r>
                              </w:fldSimple>
                              <w:bookmarkEnd w:id="19"/>
                              <w:r>
                                <w:t>: File hierarchy for Mustache partials in the Detector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21" o:spid="_x0000_s1047" style="position:absolute;left:0;text-align:left;margin-left:0;margin-top:0;width:368.5pt;height:161.6pt;z-index:251665408;mso-position-horizontal:center;mso-position-horizontal-relative:margin" coordsize="4679950,205232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">
                <v:shape id="Text Box 15" o:spid="_x0000_s1048" type="#_x0000_t202" style="position:absolute;width:2393950;height:12573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p4o1vAAA&#10;ANsAAAAPAAAAZHJzL2Rvd25yZXYueG1sRE9LCsIwEN0L3iGM4E5TBUWqUaQouhL84HpsxrbYTEoT&#10;a729EQR383jfWaxaU4qGaldYVjAaRiCIU6sLzhRcztvBDITzyBpLy6TgTQ5Wy25ngbG2Lz5Sc/KZ&#10;CCHsYlSQe1/FUro0J4NuaCviwN1tbdAHWGdS1/gK4aaU4yiaSoMFh4YcK0pySh+np1GQRMnWNbvR&#10;bfq2xeM62/ChSndK9Xvteg7CU+v/4p97r8P8CXx/CQfI5Qc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NWnijW8AAAA2wAAAA8AAAAAAAAAAAAAAAAAlwIAAGRycy9kb3ducmV2Lnht&#10;bFBLBQYAAAAABAAEAPUAAACAAwAAAAA=&#10;" fillcolor="white [3201]" strokecolor="#4f81bd [3204]" strokeweight="2pt">
                  <v:textbox>
                    <w:txbxContent>
                      <w:p w14:paraId="097B9C50" w14:textId="0222AAA6" w:rsidR="0017377A" w:rsidRDefault="0017377A" w:rsidP="00663B0C">
                        <w:pPr>
                          <w:rPr>
                            <w:rFonts w:ascii="Consolas" w:hAnsi="Consolas"/>
                            <w:sz w:val="20"/>
                            <w:szCs w:val="20"/>
                            <w:lang w:eastAsia="x-none"/>
                          </w:rPr>
                        </w:pPr>
                        <w:r>
                          <w:rPr>
                            <w:rFonts w:ascii="Consolas" w:hAnsi="Consolas"/>
                            <w:sz w:val="20"/>
                            <w:szCs w:val="20"/>
                            <w:lang w:eastAsia="x-none"/>
                          </w:rPr>
                          <w:t>[...HTML, head etc. tags...]</w:t>
                        </w:r>
                      </w:p>
                      <w:p w14:paraId="1EF8C4A7" w14:textId="77777777" w:rsidR="0017377A" w:rsidRPr="00663B0C" w:rsidRDefault="0017377A" w:rsidP="00663B0C">
                        <w:pPr>
                          <w:rPr>
                            <w:rFonts w:ascii="Consolas" w:hAnsi="Consolas"/>
                            <w:sz w:val="20"/>
                            <w:szCs w:val="20"/>
                            <w:lang w:eastAsia="x-none"/>
                          </w:rPr>
                        </w:pPr>
                        <w:r w:rsidRPr="00663B0C">
                          <w:rPr>
                            <w:rFonts w:ascii="Consolas" w:hAnsi="Consolas"/>
                            <w:sz w:val="20"/>
                            <w:szCs w:val="20"/>
                            <w:lang w:eastAsia="x-none"/>
                          </w:rPr>
                          <w:t>&lt;body&gt;</w:t>
                        </w:r>
                      </w:p>
                      <w:p w14:paraId="489D1050" w14:textId="77777777" w:rsidR="0017377A" w:rsidRPr="00663B0C" w:rsidRDefault="0017377A" w:rsidP="00663B0C">
                        <w:pPr>
                          <w:ind w:firstLine="708"/>
                          <w:rPr>
                            <w:rFonts w:ascii="Consolas" w:hAnsi="Consolas"/>
                            <w:sz w:val="20"/>
                            <w:szCs w:val="20"/>
                            <w:lang w:eastAsia="x-none"/>
                          </w:rPr>
                        </w:pPr>
                        <w:r w:rsidRPr="00663B0C">
                          <w:rPr>
                            <w:rFonts w:ascii="Consolas" w:hAnsi="Consolas"/>
                            <w:sz w:val="20"/>
                            <w:szCs w:val="20"/>
                            <w:lang w:eastAsia="x-none"/>
                          </w:rPr>
                          <w:t>{&gt;header}</w:t>
                        </w:r>
                      </w:p>
                      <w:p w14:paraId="4C87AF25" w14:textId="77777777" w:rsidR="0017377A" w:rsidRPr="00663B0C" w:rsidRDefault="0017377A" w:rsidP="00663B0C">
                        <w:pPr>
                          <w:ind w:firstLine="708"/>
                          <w:rPr>
                            <w:rFonts w:ascii="Consolas" w:hAnsi="Consolas"/>
                            <w:sz w:val="20"/>
                            <w:szCs w:val="20"/>
                            <w:lang w:eastAsia="x-none"/>
                          </w:rPr>
                        </w:pPr>
                        <w:r w:rsidRPr="00663B0C">
                          <w:rPr>
                            <w:rFonts w:ascii="Consolas" w:hAnsi="Consolas"/>
                            <w:sz w:val="20"/>
                            <w:szCs w:val="20"/>
                            <w:lang w:eastAsia="x-none"/>
                          </w:rPr>
                          <w:t>[...some content...]</w:t>
                        </w:r>
                      </w:p>
                      <w:p w14:paraId="0C56EF5E" w14:textId="77777777" w:rsidR="0017377A" w:rsidRPr="00663B0C" w:rsidRDefault="0017377A" w:rsidP="00663B0C">
                        <w:pPr>
                          <w:ind w:firstLine="708"/>
                          <w:rPr>
                            <w:rFonts w:ascii="Consolas" w:hAnsi="Consolas"/>
                            <w:sz w:val="20"/>
                            <w:szCs w:val="20"/>
                            <w:lang w:eastAsia="x-none"/>
                          </w:rPr>
                        </w:pPr>
                        <w:r w:rsidRPr="00663B0C">
                          <w:rPr>
                            <w:rFonts w:ascii="Consolas" w:hAnsi="Consolas"/>
                            <w:sz w:val="20"/>
                            <w:szCs w:val="20"/>
                            <w:lang w:eastAsia="x-none"/>
                          </w:rPr>
                          <w:t>{&gt;footer}</w:t>
                        </w:r>
                      </w:p>
                      <w:p w14:paraId="7E29A337" w14:textId="77777777" w:rsidR="0017377A" w:rsidRDefault="0017377A" w:rsidP="00663B0C">
                        <w:pPr>
                          <w:rPr>
                            <w:rFonts w:ascii="Consolas" w:hAnsi="Consolas"/>
                            <w:sz w:val="20"/>
                            <w:szCs w:val="20"/>
                            <w:lang w:eastAsia="x-none"/>
                          </w:rPr>
                        </w:pPr>
                        <w:r w:rsidRPr="00663B0C">
                          <w:rPr>
                            <w:rFonts w:ascii="Consolas" w:hAnsi="Consolas"/>
                            <w:sz w:val="20"/>
                            <w:szCs w:val="20"/>
                            <w:lang w:eastAsia="x-none"/>
                          </w:rPr>
                          <w:t>&lt;/body&gt;</w:t>
                        </w:r>
                      </w:p>
                      <w:p w14:paraId="414DDB99" w14:textId="6111615F" w:rsidR="0017377A" w:rsidRPr="00663B0C" w:rsidRDefault="0017377A" w:rsidP="00663B0C">
                        <w:pPr>
                          <w:rPr>
                            <w:rFonts w:ascii="Consolas" w:hAnsi="Consolas"/>
                            <w:sz w:val="20"/>
                            <w:szCs w:val="20"/>
                            <w:lang w:eastAsia="x-none"/>
                          </w:rPr>
                        </w:pPr>
                        <w:r>
                          <w:rPr>
                            <w:rFonts w:ascii="Consolas" w:hAnsi="Consolas"/>
                            <w:sz w:val="20"/>
                            <w:szCs w:val="20"/>
                            <w:lang w:eastAsia="x-none"/>
                          </w:rPr>
                          <w:t>[...HTML closing tags...]</w:t>
                        </w:r>
                      </w:p>
                      <w:p w14:paraId="0DADA75F" w14:textId="77777777" w:rsidR="0017377A" w:rsidRPr="00663B0C" w:rsidRDefault="0017377A">
                        <w:pPr>
                          <w:rPr>
                            <w:rFonts w:ascii="Consolas" w:hAnsi="Consolas"/>
                            <w:sz w:val="20"/>
                            <w:szCs w:val="20"/>
                          </w:rPr>
                        </w:pPr>
                      </w:p>
                    </w:txbxContent>
                  </v:textbox>
                </v:shape>
                <v:shape id="Text Box 16" o:spid="_x0000_s1049" type="#_x0000_t202" style="position:absolute;left:2508250;width:2171700;height:1600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dRRCvAAA&#10;ANsAAAAPAAAAZHJzL2Rvd25yZXYueG1sRE9LCsIwEN0L3iGM4E5TXRSpRpGi6Erwg+uxGdtiMylN&#10;rPX2RhDczeN9Z7HqTCVaalxpWcFkHIEgzqwuOVdwOW9HMxDOI2usLJOCNzlYLfu9BSbavvhI7cnn&#10;IoSwS1BB4X2dSOmyggy6sa2JA3e3jUEfYJNL3eArhJtKTqMolgZLDg0F1pQWlD1OT6MgjdKta3eT&#10;W/y25eM62/ChznZKDQfdeg7CU+f/4p97r8P8GL6/hAPk8gM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CV1FEK8AAAA2wAAAA8AAAAAAAAAAAAAAAAAlwIAAGRycy9kb3ducmV2Lnht&#10;bFBLBQYAAAAABAAEAPUAAACAAwAAAAA=&#10;" fillcolor="white [3201]" strokecolor="#4f81bd [3204]" strokeweight="2pt">
                  <v:textbox>
                    <w:txbxContent>
                      <w:p w14:paraId="79478744" w14:textId="77777777" w:rsidR="0017377A" w:rsidRPr="00646D23" w:rsidRDefault="0017377A" w:rsidP="00646D23">
                        <w:pPr>
                          <w:rPr>
                            <w:rFonts w:ascii="Consolas" w:hAnsi="Consolas"/>
                            <w:sz w:val="20"/>
                            <w:szCs w:val="20"/>
                            <w:lang w:eastAsia="x-none"/>
                          </w:rPr>
                        </w:pPr>
                        <w:r w:rsidRPr="00646D23">
                          <w:rPr>
                            <w:rFonts w:ascii="Consolas" w:hAnsi="Consolas"/>
                            <w:sz w:val="20"/>
                            <w:szCs w:val="20"/>
                            <w:lang w:eastAsia="x-none"/>
                          </w:rPr>
                          <w:t>\base</w:t>
                        </w:r>
                      </w:p>
                      <w:p w14:paraId="481D22A8" w14:textId="77777777" w:rsidR="0017377A" w:rsidRPr="00646D23" w:rsidRDefault="0017377A" w:rsidP="00646D23">
                        <w:pPr>
                          <w:ind w:firstLine="708"/>
                          <w:rPr>
                            <w:rFonts w:ascii="Consolas" w:hAnsi="Consolas"/>
                            <w:sz w:val="20"/>
                            <w:szCs w:val="20"/>
                            <w:lang w:eastAsia="x-none"/>
                          </w:rPr>
                        </w:pPr>
                        <w:r w:rsidRPr="00646D23">
                          <w:rPr>
                            <w:rFonts w:ascii="Consolas" w:hAnsi="Consolas"/>
                            <w:sz w:val="20"/>
                            <w:szCs w:val="20"/>
                            <w:lang w:eastAsia="x-none"/>
                          </w:rPr>
                          <w:t>header.mustache</w:t>
                        </w:r>
                      </w:p>
                      <w:p w14:paraId="20C750B0" w14:textId="77777777" w:rsidR="0017377A" w:rsidRPr="00646D23" w:rsidRDefault="0017377A" w:rsidP="00646D23">
                        <w:pPr>
                          <w:ind w:firstLine="708"/>
                          <w:rPr>
                            <w:rFonts w:ascii="Consolas" w:hAnsi="Consolas"/>
                            <w:sz w:val="20"/>
                            <w:szCs w:val="20"/>
                            <w:lang w:eastAsia="x-none"/>
                          </w:rPr>
                        </w:pPr>
                        <w:r w:rsidRPr="00646D23">
                          <w:rPr>
                            <w:rFonts w:ascii="Consolas" w:hAnsi="Consolas"/>
                            <w:sz w:val="20"/>
                            <w:szCs w:val="20"/>
                            <w:lang w:eastAsia="x-none"/>
                          </w:rPr>
                          <w:t>footer.mustache</w:t>
                        </w:r>
                      </w:p>
                      <w:p w14:paraId="196F389F" w14:textId="77777777" w:rsidR="0017377A" w:rsidRPr="00646D23" w:rsidRDefault="0017377A" w:rsidP="00646D23">
                        <w:pPr>
                          <w:rPr>
                            <w:rFonts w:ascii="Consolas" w:hAnsi="Consolas"/>
                            <w:sz w:val="20"/>
                            <w:szCs w:val="20"/>
                            <w:lang w:eastAsia="x-none"/>
                          </w:rPr>
                        </w:pPr>
                        <w:r w:rsidRPr="00646D23">
                          <w:rPr>
                            <w:rFonts w:ascii="Consolas" w:hAnsi="Consolas"/>
                            <w:sz w:val="20"/>
                            <w:szCs w:val="20"/>
                            <w:lang w:eastAsia="x-none"/>
                          </w:rPr>
                          <w:t>\mobile</w:t>
                        </w:r>
                      </w:p>
                      <w:p w14:paraId="5ADBE694" w14:textId="77777777" w:rsidR="0017377A" w:rsidRPr="00646D23" w:rsidRDefault="0017377A" w:rsidP="00646D23">
                        <w:pPr>
                          <w:ind w:firstLine="708"/>
                          <w:rPr>
                            <w:rFonts w:ascii="Consolas" w:hAnsi="Consolas"/>
                            <w:sz w:val="20"/>
                            <w:szCs w:val="20"/>
                            <w:lang w:eastAsia="x-none"/>
                          </w:rPr>
                        </w:pPr>
                        <w:r w:rsidRPr="00646D23">
                          <w:rPr>
                            <w:rFonts w:ascii="Consolas" w:hAnsi="Consolas"/>
                            <w:sz w:val="20"/>
                            <w:szCs w:val="20"/>
                            <w:lang w:eastAsia="x-none"/>
                          </w:rPr>
                          <w:t>header.mustache</w:t>
                        </w:r>
                      </w:p>
                      <w:p w14:paraId="4129AC29" w14:textId="77777777" w:rsidR="0017377A" w:rsidRPr="00646D23" w:rsidRDefault="0017377A" w:rsidP="00646D23">
                        <w:pPr>
                          <w:ind w:firstLine="708"/>
                          <w:rPr>
                            <w:rFonts w:ascii="Consolas" w:hAnsi="Consolas"/>
                            <w:sz w:val="20"/>
                            <w:szCs w:val="20"/>
                            <w:lang w:eastAsia="x-none"/>
                          </w:rPr>
                        </w:pPr>
                        <w:r w:rsidRPr="00646D23">
                          <w:rPr>
                            <w:rFonts w:ascii="Consolas" w:hAnsi="Consolas"/>
                            <w:sz w:val="20"/>
                            <w:szCs w:val="20"/>
                            <w:lang w:eastAsia="x-none"/>
                          </w:rPr>
                          <w:t>footer.mustache</w:t>
                        </w:r>
                      </w:p>
                      <w:p w14:paraId="76BE660D" w14:textId="77777777" w:rsidR="0017377A" w:rsidRPr="00646D23" w:rsidRDefault="0017377A" w:rsidP="00646D23">
                        <w:pPr>
                          <w:rPr>
                            <w:rFonts w:ascii="Consolas" w:hAnsi="Consolas"/>
                            <w:sz w:val="20"/>
                            <w:szCs w:val="20"/>
                            <w:lang w:eastAsia="x-none"/>
                          </w:rPr>
                        </w:pPr>
                        <w:r w:rsidRPr="00646D23">
                          <w:rPr>
                            <w:rFonts w:ascii="Consolas" w:hAnsi="Consolas"/>
                            <w:sz w:val="20"/>
                            <w:szCs w:val="20"/>
                            <w:lang w:eastAsia="x-none"/>
                          </w:rPr>
                          <w:t>\tablet</w:t>
                        </w:r>
                      </w:p>
                      <w:p w14:paraId="015DF3AB" w14:textId="77777777" w:rsidR="0017377A" w:rsidRPr="00646D23" w:rsidRDefault="0017377A" w:rsidP="00646D23">
                        <w:pPr>
                          <w:ind w:firstLine="708"/>
                          <w:rPr>
                            <w:rFonts w:ascii="Consolas" w:hAnsi="Consolas"/>
                            <w:sz w:val="20"/>
                            <w:szCs w:val="20"/>
                            <w:lang w:eastAsia="x-none"/>
                          </w:rPr>
                        </w:pPr>
                        <w:r w:rsidRPr="00646D23">
                          <w:rPr>
                            <w:rFonts w:ascii="Consolas" w:hAnsi="Consolas"/>
                            <w:sz w:val="20"/>
                            <w:szCs w:val="20"/>
                            <w:lang w:eastAsia="x-none"/>
                          </w:rPr>
                          <w:t>header.mustache</w:t>
                        </w:r>
                      </w:p>
                      <w:p w14:paraId="0C598CD0" w14:textId="77777777" w:rsidR="0017377A" w:rsidRPr="00646D23" w:rsidRDefault="0017377A" w:rsidP="00646D23">
                        <w:pPr>
                          <w:rPr>
                            <w:rFonts w:ascii="Consolas" w:hAnsi="Consolas"/>
                            <w:sz w:val="20"/>
                            <w:szCs w:val="20"/>
                            <w:lang w:eastAsia="x-none"/>
                          </w:rPr>
                        </w:pPr>
                        <w:r w:rsidRPr="00646D23">
                          <w:rPr>
                            <w:rFonts w:ascii="Consolas" w:hAnsi="Consolas"/>
                            <w:sz w:val="20"/>
                            <w:szCs w:val="20"/>
                            <w:lang w:eastAsia="x-none"/>
                          </w:rPr>
                          <w:t>\desktop</w:t>
                        </w:r>
                      </w:p>
                      <w:p w14:paraId="627BC90D" w14:textId="77777777" w:rsidR="0017377A" w:rsidRPr="00646D23" w:rsidRDefault="0017377A" w:rsidP="00646D23">
                        <w:pPr>
                          <w:rPr>
                            <w:rFonts w:ascii="Consolas" w:hAnsi="Consolas"/>
                            <w:sz w:val="20"/>
                            <w:szCs w:val="20"/>
                            <w:lang w:eastAsia="x-none"/>
                          </w:rPr>
                        </w:pPr>
                        <w:r w:rsidRPr="00646D23">
                          <w:rPr>
                            <w:rFonts w:ascii="Consolas" w:hAnsi="Consolas"/>
                            <w:sz w:val="20"/>
                            <w:szCs w:val="20"/>
                            <w:lang w:eastAsia="x-none"/>
                          </w:rPr>
                          <w:t>\tv</w:t>
                        </w:r>
                      </w:p>
                      <w:p w14:paraId="5DFB6B5F" w14:textId="77777777" w:rsidR="0017377A" w:rsidRPr="00646D23" w:rsidRDefault="0017377A">
                        <w:pPr>
                          <w:rPr>
                            <w:rFonts w:ascii="Consolas" w:hAnsi="Consolas"/>
                            <w:sz w:val="20"/>
                            <w:szCs w:val="20"/>
                          </w:rPr>
                        </w:pPr>
                      </w:p>
                    </w:txbxContent>
                  </v:textbox>
                </v:shape>
                <v:shape id="Text Box 17" o:spid="_x0000_s1050" type="#_x0000_t202" style="position:absolute;top:1314450;width:2393950;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mAOywwAA&#10;ANsAAAAPAAAAZHJzL2Rvd25yZXYueG1sRE9NawIxEL0L/Q9hCl5Es21FZTWKSIW2F+nWi7dhM27W&#10;biZLktXtv28KBW/zeJ+z2vS2EVfyoXas4GmSgSAuna65UnD82o8XIEJE1tg4JgU/FGCzfhisMNfu&#10;xp90LWIlUgiHHBWYGNtcylAashgmriVO3Nl5izFBX0nt8ZbCbSOfs2wmLdacGgy2tDNUfhedVXCY&#10;ng5m1J1fP7bTF/9+7HazS1UoNXzst0sQkfp4F/+733SaP4e/X9IBcv0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ZmAOywwAAANsAAAAPAAAAAAAAAAAAAAAAAJcCAABkcnMvZG93&#10;bnJldi54bWxQSwUGAAAAAAQABAD1AAAAhwMAAAAA&#10;" stroked="f">
                  <v:textbox style="mso-fit-shape-to-text:t" inset="0,0,0,0">
                    <w:txbxContent>
                      <w:p w14:paraId="76598A31" w14:textId="294F0809" w:rsidR="0017377A" w:rsidRDefault="0017377A" w:rsidP="00646D23">
                        <w:pPr>
                          <w:pStyle w:val="Caption"/>
                          <w:rPr>
                            <w:noProof/>
                          </w:rPr>
                        </w:pPr>
                        <w:bookmarkStart w:id="20" w:name="_Ref217718608"/>
                        <w:r>
                          <w:t xml:space="preserve">Code Snippet </w:t>
                        </w:r>
                        <w:fldSimple w:instr=" SEQ Code_Snippet \* ARABIC ">
                          <w:r w:rsidR="005C5D38">
                            <w:rPr>
                              <w:noProof/>
                            </w:rPr>
                            <w:t>7</w:t>
                          </w:r>
                        </w:fldSimple>
                        <w:bookmarkEnd w:id="20"/>
                        <w:r>
                          <w:t>: HTML Markup with Mustache partials for the header and footer of the document.</w:t>
                        </w:r>
                      </w:p>
                    </w:txbxContent>
                  </v:textbox>
                </v:shape>
                <v:shape id="Text Box 18" o:spid="_x0000_s1051" type="#_x0000_t202" style="position:absolute;left:2508250;top:1657350;width:217170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B5fAxgAA&#10;ANsAAAAPAAAAZHJzL2Rvd25yZXYueG1sRI9BSwMxEIXvgv8hjOBFbFYtpaxNSykK2kvpthdvw2a6&#10;Wd1MliTbrv++cxC8zfDevPfNYjX6Tp0ppjawgadJAYq4DrblxsDx8P44B5UyssUuMBn4pQSr5e3N&#10;AksbLrync5UbJSGcSjTgcu5LrVPtyGOahJ5YtFOIHrOssdE24kXCfaefi2KmPbYsDQ572jiqf6rB&#10;G9hNv3buYTi9bdfTl/h5HDaz76Yy5v5uXL+CyjTmf/Pf9YcVfIGVX2QAvbwC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oB5fAxgAAANsAAAAPAAAAAAAAAAAAAAAAAJcCAABkcnMv&#10;ZG93bnJldi54bWxQSwUGAAAAAAQABAD1AAAAigMAAAAA&#10;" stroked="f">
                  <v:textbox style="mso-fit-shape-to-text:t" inset="0,0,0,0">
                    <w:txbxContent>
                      <w:p w14:paraId="3584160B" w14:textId="1894CC7E" w:rsidR="0017377A" w:rsidRDefault="0017377A" w:rsidP="00646D23">
                        <w:pPr>
                          <w:pStyle w:val="Caption"/>
                          <w:rPr>
                            <w:noProof/>
                          </w:rPr>
                        </w:pPr>
                        <w:bookmarkStart w:id="21" w:name="_Ref217718632"/>
                        <w:r>
                          <w:t xml:space="preserve">Figure </w:t>
                        </w:r>
                        <w:fldSimple w:instr=" SEQ Figure \* ARABIC ">
                          <w:r w:rsidR="005C5D38">
                            <w:rPr>
                              <w:noProof/>
                            </w:rPr>
                            <w:t>2</w:t>
                          </w:r>
                        </w:fldSimple>
                        <w:bookmarkEnd w:id="21"/>
                        <w:r>
                          <w:t>: File hierarchy for Mustache partials in the Detector system.</w:t>
                        </w:r>
                      </w:p>
                    </w:txbxContent>
                  </v:textbox>
                </v:shape>
                <w10:wrap type="topAndBottom" anchorx="margin"/>
              </v:group>
            </w:pict>
          </mc:Fallback>
        </mc:AlternateContent>
      </w:r>
    </w:p>
    <w:p w14:paraId="4409B828" w14:textId="77777777" w:rsidR="003D1F59" w:rsidRDefault="003D1F59" w:rsidP="00B60F1A">
      <w:pPr>
        <w:spacing w:line="360" w:lineRule="auto"/>
        <w:jc w:val="both"/>
        <w:rPr>
          <w:lang w:eastAsia="x-none"/>
        </w:rPr>
      </w:pPr>
      <w:r>
        <w:rPr>
          <w:lang w:eastAsia="x-none"/>
        </w:rPr>
        <w:t xml:space="preserve">The markup has the header and footer set as Mustache partials. This means that whenever the page is loaded the partials will be filled by whatever markup is in the templates in the folder of the family chosen by Detector. In the base case we have preset definitions of both the header and footer sections. For the mobile family of devices we have overwritten both the header and footer – perhaps to move a lot of navigation from the header to the footer for more comfortable one-handed use. In the case of the tablet the header will be overwritten while the footer is left untouched. In the case of both desktop and TV no changes are made as the templates in the base folder are meant for use with larger screens. This way of organizing the templates lets the system look in the folder of the chosen device family first, while filling in the remaining partials with what’s in the base folder – removing a lot of code that would otherwise be repeated throughout each family-specific markup. Falling back on a base directory is not supported in Mustache by default, but Dave Olsen has made the small tweaks necessary for this functionality in his own fork of Mustache’s loader. While this kind of structure is invisible to the user, it makes for a lot more readable code, and keeps the code base maintainable even if it grows in size by virtue of its modular design. Changing the order and layout of different components is just a matter of changing the base html file, leaving the device-specific code untouched. It also allows for adding family-specific components later by simply adding new partials in a specific folder. E.g. if the base navigation in the header doesn’t utilize the screen space of a 50” TV well enough; it’s just a matter of adding a </w:t>
      </w:r>
      <w:r w:rsidRPr="00C550F0">
        <w:rPr>
          <w:i/>
          <w:lang w:eastAsia="x-none"/>
        </w:rPr>
        <w:t>header.mustache</w:t>
      </w:r>
      <w:r>
        <w:rPr>
          <w:lang w:eastAsia="x-none"/>
        </w:rPr>
        <w:t xml:space="preserve"> file to the TV folder and it will replace the base markup with TV-tailored navigation whenever Detector gets a request from a TV-family UA.</w:t>
      </w:r>
    </w:p>
    <w:p w14:paraId="3895CFFA" w14:textId="77777777" w:rsidR="008E1458" w:rsidRDefault="008E1458" w:rsidP="00B60F1A">
      <w:pPr>
        <w:spacing w:line="360" w:lineRule="auto"/>
        <w:jc w:val="both"/>
        <w:rPr>
          <w:lang w:eastAsia="x-none"/>
        </w:rPr>
      </w:pPr>
    </w:p>
    <w:p w14:paraId="43EAAE6C" w14:textId="77777777" w:rsidR="003D1F59" w:rsidRDefault="003D1F59" w:rsidP="00B60F1A">
      <w:pPr>
        <w:spacing w:line="360" w:lineRule="auto"/>
        <w:jc w:val="both"/>
        <w:rPr>
          <w:lang w:eastAsia="x-none"/>
        </w:rPr>
      </w:pPr>
      <w:r>
        <w:rPr>
          <w:lang w:eastAsia="x-none"/>
        </w:rPr>
        <w:t xml:space="preserve">Not only presentational elements can be turned into components using the RESS with Detector. Includes such as scripts and CSS markup can be put into partials that are specific to each device family. Doing this will ensure that devices only ever download files and markup that’s useful and visible to the user; skipping all the fluff that’s present in most RWD solutions and solving the problem with using “display:none” as the only way of hiding elements from users on unsupported devices. This way the system supports both </w:t>
      </w:r>
      <w:r>
        <w:rPr>
          <w:i/>
          <w:lang w:eastAsia="x-none"/>
        </w:rPr>
        <w:t>progressive enhancement</w:t>
      </w:r>
      <w:r>
        <w:rPr>
          <w:lang w:eastAsia="x-none"/>
        </w:rPr>
        <w:t xml:space="preserve"> and </w:t>
      </w:r>
      <w:r>
        <w:rPr>
          <w:i/>
          <w:lang w:eastAsia="x-none"/>
        </w:rPr>
        <w:t>graceful degradation</w:t>
      </w:r>
      <w:r>
        <w:rPr>
          <w:lang w:eastAsia="x-none"/>
        </w:rPr>
        <w:t xml:space="preserve"> of a web page without much hassle, as the system will detect which partials – and thus scripts, CSS, and media – to download for any given device.</w:t>
      </w:r>
    </w:p>
    <w:p w14:paraId="665874AC" w14:textId="77777777" w:rsidR="008E1458" w:rsidRPr="00C0502E" w:rsidRDefault="008E1458" w:rsidP="00B60F1A">
      <w:pPr>
        <w:spacing w:line="360" w:lineRule="auto"/>
        <w:jc w:val="both"/>
        <w:rPr>
          <w:lang w:eastAsia="x-none"/>
        </w:rPr>
      </w:pPr>
    </w:p>
    <w:p w14:paraId="1D32418C" w14:textId="667AFD0C" w:rsidR="003D1F59" w:rsidRDefault="003D1F59" w:rsidP="00B60F1A">
      <w:pPr>
        <w:spacing w:line="360" w:lineRule="auto"/>
        <w:jc w:val="both"/>
        <w:rPr>
          <w:lang w:eastAsia="x-none"/>
        </w:rPr>
      </w:pPr>
      <w:r>
        <w:rPr>
          <w:lang w:eastAsia="x-none"/>
        </w:rPr>
        <w:t xml:space="preserve">Since the family system is completely independent of the base markup of a page, it opens for increased adaptability from the developer’s standpoint. If a certain mobile device falls outside of the scope of the normal “mobile” family definition, a new family can be created to cover this. While modern “smart phone” browsers today support almost as much JavaScript and CSS as a desktop computer, many older phones do not, and many of these are still prevalent in many parts of the world. These “feature phones” have browsers, but they often lack much CSS support and rarely support JavaScript to any useful degree. Assuming these phones fall outside of the “mobile” definition used above, the server will fall back to the default </w:t>
      </w:r>
      <w:r w:rsidR="00FD2E95">
        <w:rPr>
          <w:lang w:eastAsia="x-none"/>
        </w:rPr>
        <w:t>components, which</w:t>
      </w:r>
      <w:r>
        <w:rPr>
          <w:lang w:eastAsia="x-none"/>
        </w:rPr>
        <w:t xml:space="preserve"> are designed with desktop in mind. This is definitely not desirable on these types of devices. Creating a family to cover them is needed, and easily done by e.g. creating a family called “mobile-basic” that covers the features present on such devices. This requires nothing more than adding this new definition to the family JSON file and tailoring the necessary partials for these types of devices, the rest of the code base doesn’t need to be touched.</w:t>
      </w:r>
    </w:p>
    <w:p w14:paraId="6A80D5EE" w14:textId="77777777" w:rsidR="008E1458" w:rsidRDefault="008E1458" w:rsidP="00B60F1A">
      <w:pPr>
        <w:spacing w:line="360" w:lineRule="auto"/>
        <w:jc w:val="both"/>
        <w:rPr>
          <w:lang w:eastAsia="x-none"/>
        </w:rPr>
      </w:pPr>
    </w:p>
    <w:p w14:paraId="3E5C69E9" w14:textId="5B1811CB" w:rsidR="002B3EE3" w:rsidRDefault="003D1F59" w:rsidP="00B60F1A">
      <w:pPr>
        <w:spacing w:line="360" w:lineRule="auto"/>
        <w:jc w:val="both"/>
        <w:rPr>
          <w:lang w:eastAsia="x-none"/>
        </w:rPr>
      </w:pPr>
      <w:r>
        <w:rPr>
          <w:lang w:eastAsia="x-none"/>
        </w:rPr>
        <w:t xml:space="preserve">Detector offers a fairly straightforward solution to the problem of making the server more involved in RWD. With a simple tweak to make the template system able to </w:t>
      </w:r>
      <w:r>
        <w:rPr>
          <w:i/>
          <w:lang w:eastAsia="x-none"/>
        </w:rPr>
        <w:t>failover</w:t>
      </w:r>
      <w:r>
        <w:rPr>
          <w:lang w:eastAsia="x-none"/>
        </w:rPr>
        <w:t xml:space="preserve"> to a base directory in the case of missing partials is all that’s needed to create a RESS system. It’s also flexible with the family system allowing for any kind of template system to be used, which gives developers increased freedom in building their web pages. The family system also separates the logic of detecting which partials to use from the presentational markup in the html and template files, keeping the code base clean and maintainable while being </w:t>
      </w:r>
      <w:r>
        <w:rPr>
          <w:i/>
          <w:lang w:eastAsia="x-none"/>
        </w:rPr>
        <w:t>future friendly</w:t>
      </w:r>
      <w:r>
        <w:rPr>
          <w:lang w:eastAsia="x-none"/>
        </w:rPr>
        <w:t>. While it doesn’t solve the problem of dumb content (which should fall to the CMS) and context aware coding (which should be done by the editor), it goes a long way to create a possible solution for the server-side of things. Detector is currently in production on the West Virginia University home page.</w:t>
      </w:r>
    </w:p>
    <w:p w14:paraId="7A57F193" w14:textId="71741792" w:rsidR="002B3EE3" w:rsidRDefault="002B3EE3" w:rsidP="00B60F1A">
      <w:pPr>
        <w:pStyle w:val="Heading1"/>
        <w:spacing w:line="360" w:lineRule="auto"/>
        <w:jc w:val="both"/>
      </w:pPr>
      <w:commentRangeStart w:id="22"/>
      <w:r>
        <w:t>Summary</w:t>
      </w:r>
    </w:p>
    <w:p w14:paraId="32A61E82" w14:textId="77777777" w:rsidR="00253264" w:rsidRDefault="002B3EE3" w:rsidP="00B60F1A">
      <w:pPr>
        <w:spacing w:line="360" w:lineRule="auto"/>
        <w:jc w:val="both"/>
      </w:pPr>
      <w:r>
        <w:t>In this chapter we’ve looked at the technologies, languages and concepts underlying this thesis: HTML, CSS, JavaScript,</w:t>
      </w:r>
      <w:r w:rsidR="00E177E4">
        <w:t xml:space="preserve"> Java,</w:t>
      </w:r>
      <w:r w:rsidR="008379A3">
        <w:t xml:space="preserve"> Device- and Feature Detection,</w:t>
      </w:r>
      <w:r>
        <w:t xml:space="preserve"> Responsive Web Design, Mobile First and RESS. We’ve also looked into related work in the same field, focusing on the Detector project by Dave Olsen.</w:t>
      </w:r>
      <w:commentRangeEnd w:id="22"/>
      <w:r w:rsidR="007B2E27">
        <w:rPr>
          <w:rStyle w:val="CommentReference"/>
        </w:rPr>
        <w:commentReference w:id="22"/>
      </w:r>
    </w:p>
    <w:p w14:paraId="76EA832E" w14:textId="77777777" w:rsidR="00253264" w:rsidRDefault="00253264">
      <w:pPr>
        <w:rPr>
          <w:rFonts w:asciiTheme="majorHAnsi" w:eastAsiaTheme="majorEastAsia" w:hAnsiTheme="majorHAnsi" w:cstheme="majorBidi"/>
          <w:b/>
          <w:bCs/>
          <w:color w:val="345A8A" w:themeColor="accent1" w:themeShade="B5"/>
          <w:sz w:val="32"/>
          <w:szCs w:val="32"/>
        </w:rPr>
      </w:pPr>
      <w:r>
        <w:br w:type="page"/>
      </w:r>
    </w:p>
    <w:p w14:paraId="0C02D83B" w14:textId="0F84DBA2" w:rsidR="00253264" w:rsidRDefault="00253264" w:rsidP="00253264">
      <w:pPr>
        <w:pStyle w:val="Heading1"/>
      </w:pPr>
      <w:r>
        <w:t>Bibliography</w:t>
      </w:r>
    </w:p>
    <w:p w14:paraId="47EC7BF0" w14:textId="77777777" w:rsidR="00253264" w:rsidRPr="00253264" w:rsidRDefault="00253264" w:rsidP="00253264"/>
    <w:p w14:paraId="193871EA" w14:textId="77777777" w:rsidR="00163FF4" w:rsidRPr="00163FF4" w:rsidRDefault="00253264" w:rsidP="00163FF4">
      <w:pPr>
        <w:ind w:left="720" w:hanging="720"/>
        <w:jc w:val="both"/>
        <w:rPr>
          <w:rFonts w:ascii="Cambria" w:hAnsi="Cambria"/>
          <w:noProof/>
        </w:rPr>
      </w:pPr>
      <w:r>
        <w:fldChar w:fldCharType="begin"/>
      </w:r>
      <w:r>
        <w:instrText xml:space="preserve"> ADDIN EN.REFLIST </w:instrText>
      </w:r>
      <w:r>
        <w:fldChar w:fldCharType="separate"/>
      </w:r>
      <w:bookmarkStart w:id="23" w:name="_ENREF_1"/>
      <w:r w:rsidR="00163FF4" w:rsidRPr="00163FF4">
        <w:rPr>
          <w:rFonts w:ascii="Cambria" w:hAnsi="Cambria"/>
          <w:noProof/>
        </w:rPr>
        <w:t>[1]</w:t>
      </w:r>
      <w:r w:rsidR="00163FF4" w:rsidRPr="00163FF4">
        <w:rPr>
          <w:rFonts w:ascii="Cambria" w:hAnsi="Cambria"/>
          <w:noProof/>
        </w:rPr>
        <w:tab/>
        <w:t>T. Berners-Lee, "Information Management: A Proposal," 1989.</w:t>
      </w:r>
      <w:bookmarkEnd w:id="23"/>
    </w:p>
    <w:p w14:paraId="59E218A2" w14:textId="62279BD2" w:rsidR="00163FF4" w:rsidRPr="00163FF4" w:rsidRDefault="00163FF4" w:rsidP="00163FF4">
      <w:pPr>
        <w:ind w:left="720" w:hanging="720"/>
        <w:jc w:val="both"/>
        <w:rPr>
          <w:rFonts w:ascii="Cambria" w:hAnsi="Cambria"/>
          <w:noProof/>
        </w:rPr>
      </w:pPr>
      <w:bookmarkStart w:id="24" w:name="_ENREF_2"/>
      <w:r w:rsidRPr="00163FF4">
        <w:rPr>
          <w:rFonts w:ascii="Cambria" w:hAnsi="Cambria"/>
          <w:noProof/>
        </w:rPr>
        <w:t>[2]</w:t>
      </w:r>
      <w:r w:rsidRPr="00163FF4">
        <w:rPr>
          <w:rFonts w:ascii="Cambria" w:hAnsi="Cambria"/>
          <w:noProof/>
        </w:rPr>
        <w:tab/>
        <w:t xml:space="preserve">W3C. (1992). </w:t>
      </w:r>
      <w:r w:rsidRPr="00163FF4">
        <w:rPr>
          <w:rFonts w:ascii="Cambria" w:hAnsi="Cambria"/>
          <w:i/>
          <w:noProof/>
        </w:rPr>
        <w:t>HTML Tags</w:t>
      </w:r>
      <w:r w:rsidRPr="00163FF4">
        <w:rPr>
          <w:rFonts w:ascii="Cambria" w:hAnsi="Cambria"/>
          <w:noProof/>
        </w:rPr>
        <w:t xml:space="preserve">. Available: </w:t>
      </w:r>
      <w:bookmarkEnd w:id="24"/>
      <w:r>
        <w:rPr>
          <w:rFonts w:ascii="Cambria" w:hAnsi="Cambria"/>
          <w:noProof/>
        </w:rPr>
        <w:fldChar w:fldCharType="begin"/>
      </w:r>
      <w:r>
        <w:rPr>
          <w:rFonts w:ascii="Cambria" w:hAnsi="Cambria"/>
          <w:noProof/>
        </w:rPr>
        <w:instrText xml:space="preserve"> HYPERLINK "http://www.w3.org/History/19921103-hypertext/hypertext/WWW/MarkUp/Tags.html" </w:instrText>
      </w:r>
      <w:r>
        <w:rPr>
          <w:rFonts w:ascii="Cambria" w:hAnsi="Cambria"/>
          <w:noProof/>
        </w:rPr>
      </w:r>
      <w:r>
        <w:rPr>
          <w:rFonts w:ascii="Cambria" w:hAnsi="Cambria"/>
          <w:noProof/>
        </w:rPr>
        <w:fldChar w:fldCharType="separate"/>
      </w:r>
      <w:r w:rsidRPr="00163FF4">
        <w:rPr>
          <w:rStyle w:val="Hyperlink"/>
          <w:noProof/>
        </w:rPr>
        <w:t>http://www.w3.org/History/19921103-hypertext/hypertext/WWW/MarkUp/Tags.html</w:t>
      </w:r>
      <w:r>
        <w:rPr>
          <w:rFonts w:ascii="Cambria" w:hAnsi="Cambria"/>
          <w:noProof/>
        </w:rPr>
        <w:fldChar w:fldCharType="end"/>
      </w:r>
    </w:p>
    <w:p w14:paraId="163E40EA" w14:textId="77777777" w:rsidR="00163FF4" w:rsidRPr="00163FF4" w:rsidRDefault="00163FF4" w:rsidP="00163FF4">
      <w:pPr>
        <w:ind w:left="720" w:hanging="720"/>
        <w:jc w:val="both"/>
        <w:rPr>
          <w:rFonts w:ascii="Cambria" w:hAnsi="Cambria"/>
          <w:noProof/>
        </w:rPr>
      </w:pPr>
      <w:bookmarkStart w:id="25" w:name="_ENREF_3"/>
      <w:r w:rsidRPr="00163FF4">
        <w:rPr>
          <w:rFonts w:ascii="Cambria" w:hAnsi="Cambria"/>
          <w:noProof/>
        </w:rPr>
        <w:t>[3]</w:t>
      </w:r>
      <w:r w:rsidRPr="00163FF4">
        <w:rPr>
          <w:rFonts w:ascii="Cambria" w:hAnsi="Cambria"/>
          <w:noProof/>
        </w:rPr>
        <w:tab/>
        <w:t xml:space="preserve">ISO, "8879: 1986, Information processing-Text and office systems-Standard Generalized Markup Language (SGML)," </w:t>
      </w:r>
      <w:r w:rsidRPr="00163FF4">
        <w:rPr>
          <w:rFonts w:ascii="Cambria" w:hAnsi="Cambria"/>
          <w:i/>
          <w:noProof/>
        </w:rPr>
        <w:t xml:space="preserve">ISO, Geneva, </w:t>
      </w:r>
      <w:r w:rsidRPr="00163FF4">
        <w:rPr>
          <w:rFonts w:ascii="Cambria" w:hAnsi="Cambria"/>
          <w:noProof/>
        </w:rPr>
        <w:t>1986.</w:t>
      </w:r>
      <w:bookmarkEnd w:id="25"/>
    </w:p>
    <w:p w14:paraId="3EF9B77C" w14:textId="77777777" w:rsidR="00163FF4" w:rsidRPr="00163FF4" w:rsidRDefault="00163FF4" w:rsidP="00163FF4">
      <w:pPr>
        <w:ind w:left="720" w:hanging="720"/>
        <w:jc w:val="both"/>
        <w:rPr>
          <w:rFonts w:ascii="Cambria" w:hAnsi="Cambria"/>
          <w:noProof/>
        </w:rPr>
      </w:pPr>
      <w:bookmarkStart w:id="26" w:name="_ENREF_4"/>
      <w:r w:rsidRPr="00163FF4">
        <w:rPr>
          <w:rFonts w:ascii="Cambria" w:hAnsi="Cambria"/>
          <w:noProof/>
        </w:rPr>
        <w:t>[4]</w:t>
      </w:r>
      <w:r w:rsidRPr="00163FF4">
        <w:rPr>
          <w:rFonts w:ascii="Cambria" w:hAnsi="Cambria"/>
          <w:noProof/>
        </w:rPr>
        <w:tab/>
        <w:t xml:space="preserve">H. W. Lie and B. Bos, </w:t>
      </w:r>
      <w:r w:rsidRPr="00163FF4">
        <w:rPr>
          <w:rFonts w:ascii="Cambria" w:hAnsi="Cambria"/>
          <w:i/>
          <w:noProof/>
        </w:rPr>
        <w:t>Cascading style sheets: Designing for the web</w:t>
      </w:r>
      <w:r w:rsidRPr="00163FF4">
        <w:rPr>
          <w:rFonts w:ascii="Cambria" w:hAnsi="Cambria"/>
          <w:noProof/>
        </w:rPr>
        <w:t>: Addison-Wesley Professional, 2005.</w:t>
      </w:r>
      <w:bookmarkEnd w:id="26"/>
    </w:p>
    <w:p w14:paraId="5A7E4E0C" w14:textId="76EF2730" w:rsidR="00163FF4" w:rsidRPr="00163FF4" w:rsidRDefault="00163FF4" w:rsidP="00163FF4">
      <w:pPr>
        <w:ind w:left="720" w:hanging="720"/>
        <w:jc w:val="both"/>
        <w:rPr>
          <w:rFonts w:ascii="Cambria" w:hAnsi="Cambria"/>
          <w:noProof/>
        </w:rPr>
      </w:pPr>
      <w:bookmarkStart w:id="27" w:name="_ENREF_5"/>
      <w:r w:rsidRPr="00163FF4">
        <w:rPr>
          <w:rFonts w:ascii="Cambria" w:hAnsi="Cambria"/>
          <w:noProof/>
        </w:rPr>
        <w:t>[5]</w:t>
      </w:r>
      <w:r w:rsidRPr="00163FF4">
        <w:rPr>
          <w:rFonts w:ascii="Cambria" w:hAnsi="Cambria"/>
          <w:noProof/>
        </w:rPr>
        <w:tab/>
        <w:t xml:space="preserve">W3C. (2011). </w:t>
      </w:r>
      <w:r w:rsidRPr="00163FF4">
        <w:rPr>
          <w:rFonts w:ascii="Cambria" w:hAnsi="Cambria"/>
          <w:i/>
          <w:noProof/>
        </w:rPr>
        <w:t>Cascading Style Sheets (CSS) Snapshot 2010</w:t>
      </w:r>
      <w:r w:rsidRPr="00163FF4">
        <w:rPr>
          <w:rFonts w:ascii="Cambria" w:hAnsi="Cambria"/>
          <w:noProof/>
        </w:rPr>
        <w:t xml:space="preserve">. Available: </w:t>
      </w:r>
      <w:bookmarkEnd w:id="27"/>
      <w:r>
        <w:rPr>
          <w:rFonts w:ascii="Cambria" w:hAnsi="Cambria"/>
          <w:noProof/>
        </w:rPr>
        <w:fldChar w:fldCharType="begin"/>
      </w:r>
      <w:r>
        <w:rPr>
          <w:rFonts w:ascii="Cambria" w:hAnsi="Cambria"/>
          <w:noProof/>
        </w:rPr>
        <w:instrText xml:space="preserve"> HYPERLINK "http://www.w3.org/TR/CSS/" </w:instrText>
      </w:r>
      <w:r>
        <w:rPr>
          <w:rFonts w:ascii="Cambria" w:hAnsi="Cambria"/>
          <w:noProof/>
        </w:rPr>
      </w:r>
      <w:r>
        <w:rPr>
          <w:rFonts w:ascii="Cambria" w:hAnsi="Cambria"/>
          <w:noProof/>
        </w:rPr>
        <w:fldChar w:fldCharType="separate"/>
      </w:r>
      <w:r w:rsidRPr="00163FF4">
        <w:rPr>
          <w:rStyle w:val="Hyperlink"/>
          <w:noProof/>
        </w:rPr>
        <w:t>http://www.w3.org/TR/CSS/</w:t>
      </w:r>
      <w:r>
        <w:rPr>
          <w:rFonts w:ascii="Cambria" w:hAnsi="Cambria"/>
          <w:noProof/>
        </w:rPr>
        <w:fldChar w:fldCharType="end"/>
      </w:r>
    </w:p>
    <w:p w14:paraId="1C13B375" w14:textId="77777777" w:rsidR="00163FF4" w:rsidRPr="00163FF4" w:rsidRDefault="00163FF4" w:rsidP="00163FF4">
      <w:pPr>
        <w:ind w:left="720" w:hanging="720"/>
        <w:jc w:val="both"/>
        <w:rPr>
          <w:rFonts w:ascii="Cambria" w:hAnsi="Cambria"/>
          <w:noProof/>
        </w:rPr>
      </w:pPr>
      <w:bookmarkStart w:id="28" w:name="_ENREF_6"/>
      <w:r w:rsidRPr="00163FF4">
        <w:rPr>
          <w:rFonts w:ascii="Cambria" w:hAnsi="Cambria"/>
          <w:noProof/>
        </w:rPr>
        <w:t>[6]</w:t>
      </w:r>
      <w:r w:rsidRPr="00163FF4">
        <w:rPr>
          <w:rFonts w:ascii="Cambria" w:hAnsi="Cambria"/>
          <w:noProof/>
        </w:rPr>
        <w:tab/>
        <w:t xml:space="preserve">D. Olsen, "RESS, Server-Side Feature-Detection and the Evolution of Responsive Web Design," in </w:t>
      </w:r>
      <w:r w:rsidRPr="00163FF4">
        <w:rPr>
          <w:rFonts w:ascii="Cambria" w:hAnsi="Cambria"/>
          <w:i/>
          <w:noProof/>
        </w:rPr>
        <w:t>Mobile in Higher Ed</w:t>
      </w:r>
      <w:r w:rsidRPr="00163FF4">
        <w:rPr>
          <w:rFonts w:ascii="Cambria" w:hAnsi="Cambria"/>
          <w:noProof/>
        </w:rPr>
        <w:t xml:space="preserve"> vol. 2012, ed, 2012.</w:t>
      </w:r>
      <w:bookmarkEnd w:id="28"/>
    </w:p>
    <w:p w14:paraId="4061A6D4" w14:textId="3A8504BE" w:rsidR="00163FF4" w:rsidRDefault="00163FF4" w:rsidP="00163FF4">
      <w:pPr>
        <w:jc w:val="both"/>
        <w:rPr>
          <w:rFonts w:ascii="Cambria" w:hAnsi="Cambria"/>
          <w:noProof/>
        </w:rPr>
      </w:pPr>
    </w:p>
    <w:p w14:paraId="1ADB7DC1" w14:textId="3F371D09" w:rsidR="002B3EE3" w:rsidRPr="002B3EE3" w:rsidRDefault="00253264" w:rsidP="00B60F1A">
      <w:pPr>
        <w:spacing w:line="360" w:lineRule="auto"/>
        <w:jc w:val="both"/>
      </w:pPr>
      <w:r>
        <w:fldChar w:fldCharType="end"/>
      </w:r>
    </w:p>
    <w:sectPr w:rsidR="002B3EE3" w:rsidRPr="002B3EE3" w:rsidSect="00603F48">
      <w:pgSz w:w="11900" w:h="16840"/>
      <w:pgMar w:top="1418" w:right="1418" w:bottom="1418" w:left="1418"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 w:author="Office 2011" w:date="2012-12-15T22:47:00Z" w:initials="O2">
    <w:p w14:paraId="7369C1BC" w14:textId="2E92046F" w:rsidR="0017377A" w:rsidRDefault="0017377A">
      <w:pPr>
        <w:pStyle w:val="CommentText"/>
      </w:pPr>
      <w:r>
        <w:rPr>
          <w:rStyle w:val="CommentReference"/>
        </w:rPr>
        <w:annotationRef/>
      </w:r>
      <w:r>
        <w:t>Vurdere å illustrere med et bilde av en “fluid” (men ikke klassisk “responsive”) side på to ganske ulike skjermstørrelser, kanskje? Kan gjerne bare være firkanter og bokser også.</w:t>
      </w:r>
    </w:p>
  </w:comment>
  <w:comment w:id="11" w:author="Henrik Hellerøy" w:date="2012-12-18T14:40:00Z" w:initials="HH">
    <w:p w14:paraId="677697CB" w14:textId="5BEFA6CA" w:rsidR="0017377A" w:rsidRDefault="0017377A">
      <w:pPr>
        <w:pStyle w:val="CommentText"/>
      </w:pPr>
      <w:r>
        <w:rPr>
          <w:rStyle w:val="CommentReference"/>
        </w:rPr>
        <w:annotationRef/>
      </w:r>
      <w:r>
        <w:t>Referanse</w:t>
      </w:r>
    </w:p>
  </w:comment>
  <w:comment w:id="12" w:author="Henrik Hellerøy" w:date="2012-12-13T23:21:00Z" w:initials="HH">
    <w:p w14:paraId="0A11B673" w14:textId="6FBE047C" w:rsidR="0017377A" w:rsidRDefault="0017377A">
      <w:pPr>
        <w:pStyle w:val="CommentText"/>
      </w:pPr>
      <w:r>
        <w:rPr>
          <w:rStyle w:val="CommentReference"/>
        </w:rPr>
        <w:annotationRef/>
      </w:r>
      <w:r w:rsidRPr="00723EA5">
        <w:t>http://remysharp.com/2010/10/08/what-is-a-polyfill/</w:t>
      </w:r>
    </w:p>
  </w:comment>
  <w:comment w:id="16" w:author="Henrik Hellerøy" w:date="2012-12-19T15:59:00Z" w:initials="HH">
    <w:p w14:paraId="0AB57064" w14:textId="4483C0FB" w:rsidR="0017377A" w:rsidRDefault="0017377A">
      <w:pPr>
        <w:pStyle w:val="CommentText"/>
      </w:pPr>
      <w:r>
        <w:rPr>
          <w:rStyle w:val="CommentReference"/>
        </w:rPr>
        <w:annotationRef/>
      </w:r>
      <w:r w:rsidRPr="00E0257A">
        <w:t>http://www.hesketh.com/thought-leadership/our-publications/progressive-enhancement-and-future-web-design</w:t>
      </w:r>
    </w:p>
  </w:comment>
  <w:comment w:id="17" w:author="Henrik Hellerøy" w:date="2012-12-18T16:43:00Z" w:initials="HH">
    <w:p w14:paraId="169760E6" w14:textId="3417D2B8" w:rsidR="0017377A" w:rsidRDefault="0017377A">
      <w:pPr>
        <w:pStyle w:val="CommentText"/>
      </w:pPr>
      <w:r>
        <w:rPr>
          <w:rStyle w:val="CommentReference"/>
        </w:rPr>
        <w:annotationRef/>
      </w:r>
      <w:r>
        <w:t>Finne referanse</w:t>
      </w:r>
    </w:p>
  </w:comment>
  <w:comment w:id="22" w:author="Office 2011" w:date="2013-02-17T22:58:00Z" w:initials="O2">
    <w:p w14:paraId="19DF1769" w14:textId="2E62F6CE" w:rsidR="0017377A" w:rsidRDefault="0017377A">
      <w:pPr>
        <w:pStyle w:val="CommentText"/>
      </w:pPr>
      <w:r>
        <w:rPr>
          <w:rStyle w:val="CommentReference"/>
        </w:rPr>
        <w:annotationRef/>
      </w:r>
      <w:r>
        <w:t>En generell betraktning: Dette kapitlet forklarer en haug med begreper, både tekniske og mer konsept-messige. Mulig de bør skilles klarere fra hverandre. Rekkefølge og evntuelle justeringer på detaljnivå opp eller ned kan sikkert også vurderes, men foreslår at du heller går tilbake og ser det an når resten av oppgaven har tatt mer form. Da vet du mer om hva leseren har behov for å vite for å kunne forstå oppgaven di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A51BA5"/>
    <w:multiLevelType w:val="hybridMultilevel"/>
    <w:tmpl w:val="629EA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3C74949"/>
    <w:multiLevelType w:val="hybridMultilevel"/>
    <w:tmpl w:val="734456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3&lt;/item&gt;&lt;item&gt;44&lt;/item&gt;&lt;item&gt;45&lt;/item&gt;&lt;item&gt;46&lt;/item&gt;&lt;item&gt;47&lt;/item&gt;&lt;item&gt;48&lt;/item&gt;&lt;/record-ids&gt;&lt;/item&gt;&lt;/Libraries&gt;"/>
  </w:docVars>
  <w:rsids>
    <w:rsidRoot w:val="00AC0DD8"/>
    <w:rsid w:val="00001702"/>
    <w:rsid w:val="00003D8B"/>
    <w:rsid w:val="000048F2"/>
    <w:rsid w:val="0000577B"/>
    <w:rsid w:val="00012891"/>
    <w:rsid w:val="000133F7"/>
    <w:rsid w:val="00013AC9"/>
    <w:rsid w:val="0001643F"/>
    <w:rsid w:val="00020369"/>
    <w:rsid w:val="00024417"/>
    <w:rsid w:val="00024D0E"/>
    <w:rsid w:val="0002517A"/>
    <w:rsid w:val="000272E9"/>
    <w:rsid w:val="00033118"/>
    <w:rsid w:val="00034B85"/>
    <w:rsid w:val="0004046F"/>
    <w:rsid w:val="00052EC0"/>
    <w:rsid w:val="0005320B"/>
    <w:rsid w:val="0006152D"/>
    <w:rsid w:val="000667A1"/>
    <w:rsid w:val="000670AB"/>
    <w:rsid w:val="00070B70"/>
    <w:rsid w:val="00074A8D"/>
    <w:rsid w:val="00083A45"/>
    <w:rsid w:val="00085341"/>
    <w:rsid w:val="00091455"/>
    <w:rsid w:val="00094A9E"/>
    <w:rsid w:val="0009636E"/>
    <w:rsid w:val="000A30B5"/>
    <w:rsid w:val="000A49D1"/>
    <w:rsid w:val="000A6D65"/>
    <w:rsid w:val="000B3AFD"/>
    <w:rsid w:val="000C644B"/>
    <w:rsid w:val="000D0818"/>
    <w:rsid w:val="000D1A69"/>
    <w:rsid w:val="000D2728"/>
    <w:rsid w:val="000D4278"/>
    <w:rsid w:val="000E187C"/>
    <w:rsid w:val="000E1C2D"/>
    <w:rsid w:val="000F235E"/>
    <w:rsid w:val="000F785E"/>
    <w:rsid w:val="001013AB"/>
    <w:rsid w:val="001130ED"/>
    <w:rsid w:val="00114ADC"/>
    <w:rsid w:val="00115ACF"/>
    <w:rsid w:val="00116E73"/>
    <w:rsid w:val="00117863"/>
    <w:rsid w:val="00130771"/>
    <w:rsid w:val="00134CCC"/>
    <w:rsid w:val="00136D9E"/>
    <w:rsid w:val="001373E0"/>
    <w:rsid w:val="00140A3C"/>
    <w:rsid w:val="00140C23"/>
    <w:rsid w:val="00143946"/>
    <w:rsid w:val="001440EB"/>
    <w:rsid w:val="001458BC"/>
    <w:rsid w:val="00147995"/>
    <w:rsid w:val="00151899"/>
    <w:rsid w:val="00151B88"/>
    <w:rsid w:val="0015367B"/>
    <w:rsid w:val="00154016"/>
    <w:rsid w:val="00163FF4"/>
    <w:rsid w:val="00166C1A"/>
    <w:rsid w:val="0016756D"/>
    <w:rsid w:val="001677DE"/>
    <w:rsid w:val="001705F3"/>
    <w:rsid w:val="00172BB3"/>
    <w:rsid w:val="0017377A"/>
    <w:rsid w:val="00173F38"/>
    <w:rsid w:val="00194BC6"/>
    <w:rsid w:val="001A1F3F"/>
    <w:rsid w:val="001A3B4F"/>
    <w:rsid w:val="001B064E"/>
    <w:rsid w:val="001B146E"/>
    <w:rsid w:val="001B1BAA"/>
    <w:rsid w:val="001B3B56"/>
    <w:rsid w:val="001B67CA"/>
    <w:rsid w:val="001D1756"/>
    <w:rsid w:val="001E2629"/>
    <w:rsid w:val="001F2FD0"/>
    <w:rsid w:val="001F3FA0"/>
    <w:rsid w:val="002017B7"/>
    <w:rsid w:val="00204CD2"/>
    <w:rsid w:val="00206030"/>
    <w:rsid w:val="00206EE0"/>
    <w:rsid w:val="00207CD4"/>
    <w:rsid w:val="00213409"/>
    <w:rsid w:val="002137A0"/>
    <w:rsid w:val="00216B33"/>
    <w:rsid w:val="00217802"/>
    <w:rsid w:val="002205D8"/>
    <w:rsid w:val="00221AC7"/>
    <w:rsid w:val="002350FF"/>
    <w:rsid w:val="002401A2"/>
    <w:rsid w:val="00240C08"/>
    <w:rsid w:val="00241233"/>
    <w:rsid w:val="00241439"/>
    <w:rsid w:val="00242DFB"/>
    <w:rsid w:val="002433FC"/>
    <w:rsid w:val="00243ABA"/>
    <w:rsid w:val="002512AD"/>
    <w:rsid w:val="00251AB7"/>
    <w:rsid w:val="00251EDA"/>
    <w:rsid w:val="00253264"/>
    <w:rsid w:val="002565C9"/>
    <w:rsid w:val="002578AC"/>
    <w:rsid w:val="00257D76"/>
    <w:rsid w:val="0027284B"/>
    <w:rsid w:val="00273E90"/>
    <w:rsid w:val="00275AA0"/>
    <w:rsid w:val="00284BBF"/>
    <w:rsid w:val="002852EF"/>
    <w:rsid w:val="00292830"/>
    <w:rsid w:val="00292DFD"/>
    <w:rsid w:val="00297C9A"/>
    <w:rsid w:val="002A00DB"/>
    <w:rsid w:val="002B0979"/>
    <w:rsid w:val="002B3EE3"/>
    <w:rsid w:val="002C2384"/>
    <w:rsid w:val="002D3608"/>
    <w:rsid w:val="002D7163"/>
    <w:rsid w:val="002E0A16"/>
    <w:rsid w:val="002E24D6"/>
    <w:rsid w:val="002E250D"/>
    <w:rsid w:val="002E6245"/>
    <w:rsid w:val="002E7C7D"/>
    <w:rsid w:val="002F06EB"/>
    <w:rsid w:val="002F48AE"/>
    <w:rsid w:val="002F64E9"/>
    <w:rsid w:val="002F64EB"/>
    <w:rsid w:val="002F78B2"/>
    <w:rsid w:val="00310A37"/>
    <w:rsid w:val="0031308D"/>
    <w:rsid w:val="003170BD"/>
    <w:rsid w:val="00317A33"/>
    <w:rsid w:val="0032037B"/>
    <w:rsid w:val="00324825"/>
    <w:rsid w:val="003258CF"/>
    <w:rsid w:val="00327356"/>
    <w:rsid w:val="00335C73"/>
    <w:rsid w:val="003407F3"/>
    <w:rsid w:val="00346FE2"/>
    <w:rsid w:val="00352A51"/>
    <w:rsid w:val="00361542"/>
    <w:rsid w:val="003664AE"/>
    <w:rsid w:val="00375545"/>
    <w:rsid w:val="00376795"/>
    <w:rsid w:val="0038389B"/>
    <w:rsid w:val="00390774"/>
    <w:rsid w:val="003A0C8F"/>
    <w:rsid w:val="003B065D"/>
    <w:rsid w:val="003B23DA"/>
    <w:rsid w:val="003C2B91"/>
    <w:rsid w:val="003C7FEE"/>
    <w:rsid w:val="003D085C"/>
    <w:rsid w:val="003D1F59"/>
    <w:rsid w:val="003E7F67"/>
    <w:rsid w:val="003F2CD6"/>
    <w:rsid w:val="00401419"/>
    <w:rsid w:val="00401648"/>
    <w:rsid w:val="00401D77"/>
    <w:rsid w:val="00404530"/>
    <w:rsid w:val="00405B94"/>
    <w:rsid w:val="00405D80"/>
    <w:rsid w:val="0042234C"/>
    <w:rsid w:val="0044604D"/>
    <w:rsid w:val="00446A01"/>
    <w:rsid w:val="00450026"/>
    <w:rsid w:val="00460901"/>
    <w:rsid w:val="00471EAE"/>
    <w:rsid w:val="00474D00"/>
    <w:rsid w:val="004753AB"/>
    <w:rsid w:val="00476A33"/>
    <w:rsid w:val="004800ED"/>
    <w:rsid w:val="00481361"/>
    <w:rsid w:val="00484C89"/>
    <w:rsid w:val="00485931"/>
    <w:rsid w:val="004926C6"/>
    <w:rsid w:val="004A7A54"/>
    <w:rsid w:val="004B32CA"/>
    <w:rsid w:val="004B4D9B"/>
    <w:rsid w:val="004B627F"/>
    <w:rsid w:val="004B7465"/>
    <w:rsid w:val="004C0474"/>
    <w:rsid w:val="004C0712"/>
    <w:rsid w:val="004C6336"/>
    <w:rsid w:val="004D4A03"/>
    <w:rsid w:val="004D76D9"/>
    <w:rsid w:val="004E3D59"/>
    <w:rsid w:val="004F5D2B"/>
    <w:rsid w:val="004F7D62"/>
    <w:rsid w:val="00504B85"/>
    <w:rsid w:val="00505EB4"/>
    <w:rsid w:val="00510841"/>
    <w:rsid w:val="005136DF"/>
    <w:rsid w:val="00514DCF"/>
    <w:rsid w:val="005245D3"/>
    <w:rsid w:val="00525B29"/>
    <w:rsid w:val="0052725A"/>
    <w:rsid w:val="00530DFE"/>
    <w:rsid w:val="00540D22"/>
    <w:rsid w:val="005443A7"/>
    <w:rsid w:val="00552661"/>
    <w:rsid w:val="0055476A"/>
    <w:rsid w:val="005564EA"/>
    <w:rsid w:val="005608A0"/>
    <w:rsid w:val="005616D7"/>
    <w:rsid w:val="005758DD"/>
    <w:rsid w:val="00576788"/>
    <w:rsid w:val="00580292"/>
    <w:rsid w:val="00583FE1"/>
    <w:rsid w:val="005865AE"/>
    <w:rsid w:val="005875E7"/>
    <w:rsid w:val="0059381F"/>
    <w:rsid w:val="00594F51"/>
    <w:rsid w:val="005959C1"/>
    <w:rsid w:val="005A7E86"/>
    <w:rsid w:val="005B014B"/>
    <w:rsid w:val="005B1D37"/>
    <w:rsid w:val="005C5D38"/>
    <w:rsid w:val="005D522C"/>
    <w:rsid w:val="005E1A63"/>
    <w:rsid w:val="005E2935"/>
    <w:rsid w:val="005E34CF"/>
    <w:rsid w:val="005E5D6E"/>
    <w:rsid w:val="005F11F9"/>
    <w:rsid w:val="005F142B"/>
    <w:rsid w:val="005F1D31"/>
    <w:rsid w:val="005F7A2F"/>
    <w:rsid w:val="00602A0C"/>
    <w:rsid w:val="00603F48"/>
    <w:rsid w:val="00610012"/>
    <w:rsid w:val="00615B00"/>
    <w:rsid w:val="00617DBF"/>
    <w:rsid w:val="0062090F"/>
    <w:rsid w:val="006236EB"/>
    <w:rsid w:val="00627557"/>
    <w:rsid w:val="006309D1"/>
    <w:rsid w:val="00632D2F"/>
    <w:rsid w:val="006352DB"/>
    <w:rsid w:val="006460B9"/>
    <w:rsid w:val="00646D23"/>
    <w:rsid w:val="00646FDA"/>
    <w:rsid w:val="00647A10"/>
    <w:rsid w:val="00650309"/>
    <w:rsid w:val="00653BFC"/>
    <w:rsid w:val="006565F7"/>
    <w:rsid w:val="00663B0C"/>
    <w:rsid w:val="0066669D"/>
    <w:rsid w:val="00670513"/>
    <w:rsid w:val="006812B4"/>
    <w:rsid w:val="00683056"/>
    <w:rsid w:val="0068333C"/>
    <w:rsid w:val="00686A10"/>
    <w:rsid w:val="006873F0"/>
    <w:rsid w:val="0068779C"/>
    <w:rsid w:val="00697CCB"/>
    <w:rsid w:val="006A0909"/>
    <w:rsid w:val="006A29AE"/>
    <w:rsid w:val="006B0D68"/>
    <w:rsid w:val="006B17D2"/>
    <w:rsid w:val="006B29DE"/>
    <w:rsid w:val="006B30A8"/>
    <w:rsid w:val="006B76A3"/>
    <w:rsid w:val="006C3C74"/>
    <w:rsid w:val="006D1DA4"/>
    <w:rsid w:val="006D37F1"/>
    <w:rsid w:val="006D3F23"/>
    <w:rsid w:val="006D5637"/>
    <w:rsid w:val="006D76E3"/>
    <w:rsid w:val="006E6766"/>
    <w:rsid w:val="006F023A"/>
    <w:rsid w:val="006F0EA1"/>
    <w:rsid w:val="006F2DF9"/>
    <w:rsid w:val="00711A6C"/>
    <w:rsid w:val="00716402"/>
    <w:rsid w:val="0072375A"/>
    <w:rsid w:val="00723D99"/>
    <w:rsid w:val="00723EA5"/>
    <w:rsid w:val="00725351"/>
    <w:rsid w:val="007400FC"/>
    <w:rsid w:val="00745648"/>
    <w:rsid w:val="00747AF8"/>
    <w:rsid w:val="00750FD9"/>
    <w:rsid w:val="00751443"/>
    <w:rsid w:val="00751909"/>
    <w:rsid w:val="0075346C"/>
    <w:rsid w:val="007628EA"/>
    <w:rsid w:val="00765BF9"/>
    <w:rsid w:val="00772DA8"/>
    <w:rsid w:val="0077659F"/>
    <w:rsid w:val="00782F25"/>
    <w:rsid w:val="0079047F"/>
    <w:rsid w:val="007919D8"/>
    <w:rsid w:val="007A0AE1"/>
    <w:rsid w:val="007A3DFF"/>
    <w:rsid w:val="007A51E8"/>
    <w:rsid w:val="007A6747"/>
    <w:rsid w:val="007A6D85"/>
    <w:rsid w:val="007B2E27"/>
    <w:rsid w:val="007B5619"/>
    <w:rsid w:val="007C404D"/>
    <w:rsid w:val="007C4687"/>
    <w:rsid w:val="007C51F1"/>
    <w:rsid w:val="007C579A"/>
    <w:rsid w:val="007D0DCA"/>
    <w:rsid w:val="007D3863"/>
    <w:rsid w:val="007D491D"/>
    <w:rsid w:val="007D6864"/>
    <w:rsid w:val="007E027E"/>
    <w:rsid w:val="007E0F54"/>
    <w:rsid w:val="007E33ED"/>
    <w:rsid w:val="007E7E53"/>
    <w:rsid w:val="007F4C71"/>
    <w:rsid w:val="007F5E00"/>
    <w:rsid w:val="00820A65"/>
    <w:rsid w:val="00830688"/>
    <w:rsid w:val="00832D78"/>
    <w:rsid w:val="00833FCC"/>
    <w:rsid w:val="0083454C"/>
    <w:rsid w:val="00834D51"/>
    <w:rsid w:val="008379A3"/>
    <w:rsid w:val="00842A69"/>
    <w:rsid w:val="0084702B"/>
    <w:rsid w:val="00853E64"/>
    <w:rsid w:val="008569AE"/>
    <w:rsid w:val="00856AEF"/>
    <w:rsid w:val="00856EA2"/>
    <w:rsid w:val="008612C9"/>
    <w:rsid w:val="00861C48"/>
    <w:rsid w:val="00863CCE"/>
    <w:rsid w:val="00864DA3"/>
    <w:rsid w:val="00870AB3"/>
    <w:rsid w:val="00873DF5"/>
    <w:rsid w:val="0087539E"/>
    <w:rsid w:val="00882340"/>
    <w:rsid w:val="008838F4"/>
    <w:rsid w:val="008849B0"/>
    <w:rsid w:val="00890DD8"/>
    <w:rsid w:val="0089188F"/>
    <w:rsid w:val="00892F28"/>
    <w:rsid w:val="008A0EE0"/>
    <w:rsid w:val="008A32CF"/>
    <w:rsid w:val="008B0358"/>
    <w:rsid w:val="008B3ABD"/>
    <w:rsid w:val="008C251B"/>
    <w:rsid w:val="008D1BB4"/>
    <w:rsid w:val="008D3062"/>
    <w:rsid w:val="008D65BD"/>
    <w:rsid w:val="008E0068"/>
    <w:rsid w:val="008E1458"/>
    <w:rsid w:val="008E6C88"/>
    <w:rsid w:val="008E7B71"/>
    <w:rsid w:val="008F197D"/>
    <w:rsid w:val="008F6853"/>
    <w:rsid w:val="0090284C"/>
    <w:rsid w:val="00906D9F"/>
    <w:rsid w:val="00907106"/>
    <w:rsid w:val="00911B53"/>
    <w:rsid w:val="00916706"/>
    <w:rsid w:val="00921B59"/>
    <w:rsid w:val="00922CE8"/>
    <w:rsid w:val="00923176"/>
    <w:rsid w:val="0092436D"/>
    <w:rsid w:val="00925484"/>
    <w:rsid w:val="00930B5D"/>
    <w:rsid w:val="009323F2"/>
    <w:rsid w:val="009375DA"/>
    <w:rsid w:val="0094149E"/>
    <w:rsid w:val="00943075"/>
    <w:rsid w:val="009458D1"/>
    <w:rsid w:val="0094663A"/>
    <w:rsid w:val="00946FA1"/>
    <w:rsid w:val="00950685"/>
    <w:rsid w:val="00951B02"/>
    <w:rsid w:val="00956A27"/>
    <w:rsid w:val="009640DB"/>
    <w:rsid w:val="00964BD7"/>
    <w:rsid w:val="00967AF9"/>
    <w:rsid w:val="00970292"/>
    <w:rsid w:val="009728BC"/>
    <w:rsid w:val="00974E64"/>
    <w:rsid w:val="009755DE"/>
    <w:rsid w:val="00976720"/>
    <w:rsid w:val="00985146"/>
    <w:rsid w:val="00986D71"/>
    <w:rsid w:val="00992CB8"/>
    <w:rsid w:val="009A04D1"/>
    <w:rsid w:val="009A787B"/>
    <w:rsid w:val="009B6387"/>
    <w:rsid w:val="009C0653"/>
    <w:rsid w:val="009C6F0A"/>
    <w:rsid w:val="009D26FF"/>
    <w:rsid w:val="009E5C74"/>
    <w:rsid w:val="009E65B1"/>
    <w:rsid w:val="009E7F32"/>
    <w:rsid w:val="009F05CB"/>
    <w:rsid w:val="009F14F4"/>
    <w:rsid w:val="009F2CF6"/>
    <w:rsid w:val="009F3C29"/>
    <w:rsid w:val="009F738B"/>
    <w:rsid w:val="00A065E7"/>
    <w:rsid w:val="00A16D12"/>
    <w:rsid w:val="00A2024F"/>
    <w:rsid w:val="00A2179A"/>
    <w:rsid w:val="00A25C4E"/>
    <w:rsid w:val="00A273B1"/>
    <w:rsid w:val="00A314A9"/>
    <w:rsid w:val="00A32F98"/>
    <w:rsid w:val="00A52934"/>
    <w:rsid w:val="00A5438C"/>
    <w:rsid w:val="00A6077F"/>
    <w:rsid w:val="00A61937"/>
    <w:rsid w:val="00A61F4B"/>
    <w:rsid w:val="00A648EE"/>
    <w:rsid w:val="00A6608A"/>
    <w:rsid w:val="00A66828"/>
    <w:rsid w:val="00A81AA7"/>
    <w:rsid w:val="00A87103"/>
    <w:rsid w:val="00A9114B"/>
    <w:rsid w:val="00A913B6"/>
    <w:rsid w:val="00A92774"/>
    <w:rsid w:val="00A958CD"/>
    <w:rsid w:val="00AA50AB"/>
    <w:rsid w:val="00AB2C56"/>
    <w:rsid w:val="00AB7600"/>
    <w:rsid w:val="00AC0DD8"/>
    <w:rsid w:val="00AC3369"/>
    <w:rsid w:val="00AC3F96"/>
    <w:rsid w:val="00AC4B06"/>
    <w:rsid w:val="00AD2A46"/>
    <w:rsid w:val="00AD3AE0"/>
    <w:rsid w:val="00AE447D"/>
    <w:rsid w:val="00AE6ABB"/>
    <w:rsid w:val="00AF19F3"/>
    <w:rsid w:val="00AF22FA"/>
    <w:rsid w:val="00AF372D"/>
    <w:rsid w:val="00AF4B4F"/>
    <w:rsid w:val="00B0287E"/>
    <w:rsid w:val="00B02B38"/>
    <w:rsid w:val="00B1253D"/>
    <w:rsid w:val="00B14675"/>
    <w:rsid w:val="00B15048"/>
    <w:rsid w:val="00B17C75"/>
    <w:rsid w:val="00B22822"/>
    <w:rsid w:val="00B22960"/>
    <w:rsid w:val="00B30EC2"/>
    <w:rsid w:val="00B31AB0"/>
    <w:rsid w:val="00B35466"/>
    <w:rsid w:val="00B40563"/>
    <w:rsid w:val="00B411AC"/>
    <w:rsid w:val="00B42367"/>
    <w:rsid w:val="00B446CD"/>
    <w:rsid w:val="00B4700B"/>
    <w:rsid w:val="00B5228F"/>
    <w:rsid w:val="00B53B6A"/>
    <w:rsid w:val="00B5625B"/>
    <w:rsid w:val="00B57767"/>
    <w:rsid w:val="00B60F1A"/>
    <w:rsid w:val="00B72AB9"/>
    <w:rsid w:val="00B758D3"/>
    <w:rsid w:val="00B861C4"/>
    <w:rsid w:val="00B952CC"/>
    <w:rsid w:val="00BA036A"/>
    <w:rsid w:val="00BA38E8"/>
    <w:rsid w:val="00BB5B4C"/>
    <w:rsid w:val="00BB7552"/>
    <w:rsid w:val="00BC13C2"/>
    <w:rsid w:val="00BC1D97"/>
    <w:rsid w:val="00BC31EB"/>
    <w:rsid w:val="00BD29D0"/>
    <w:rsid w:val="00BE4A8B"/>
    <w:rsid w:val="00BE4F31"/>
    <w:rsid w:val="00BE5263"/>
    <w:rsid w:val="00BE5A1E"/>
    <w:rsid w:val="00C02BBE"/>
    <w:rsid w:val="00C12E6C"/>
    <w:rsid w:val="00C14757"/>
    <w:rsid w:val="00C2161A"/>
    <w:rsid w:val="00C30FF6"/>
    <w:rsid w:val="00C34143"/>
    <w:rsid w:val="00C3768E"/>
    <w:rsid w:val="00C41098"/>
    <w:rsid w:val="00C4456A"/>
    <w:rsid w:val="00C50CDA"/>
    <w:rsid w:val="00C54332"/>
    <w:rsid w:val="00C54BD1"/>
    <w:rsid w:val="00C5704E"/>
    <w:rsid w:val="00C6020F"/>
    <w:rsid w:val="00C61015"/>
    <w:rsid w:val="00C62CA7"/>
    <w:rsid w:val="00C65359"/>
    <w:rsid w:val="00C71B4D"/>
    <w:rsid w:val="00C73817"/>
    <w:rsid w:val="00C773AC"/>
    <w:rsid w:val="00C77C41"/>
    <w:rsid w:val="00C86179"/>
    <w:rsid w:val="00C8643B"/>
    <w:rsid w:val="00C90402"/>
    <w:rsid w:val="00C909E1"/>
    <w:rsid w:val="00C90D06"/>
    <w:rsid w:val="00C90D09"/>
    <w:rsid w:val="00C92707"/>
    <w:rsid w:val="00C92A8A"/>
    <w:rsid w:val="00C930F5"/>
    <w:rsid w:val="00C96927"/>
    <w:rsid w:val="00CB2C53"/>
    <w:rsid w:val="00CB39F7"/>
    <w:rsid w:val="00CB6A26"/>
    <w:rsid w:val="00CC1F2A"/>
    <w:rsid w:val="00CC3063"/>
    <w:rsid w:val="00CC4BC3"/>
    <w:rsid w:val="00CC60B5"/>
    <w:rsid w:val="00CD1F20"/>
    <w:rsid w:val="00CD2605"/>
    <w:rsid w:val="00CD36BC"/>
    <w:rsid w:val="00CD77B3"/>
    <w:rsid w:val="00CE21D3"/>
    <w:rsid w:val="00CF07E0"/>
    <w:rsid w:val="00CF1933"/>
    <w:rsid w:val="00CF2CD1"/>
    <w:rsid w:val="00CF449D"/>
    <w:rsid w:val="00D01D6E"/>
    <w:rsid w:val="00D021DA"/>
    <w:rsid w:val="00D17003"/>
    <w:rsid w:val="00D3461B"/>
    <w:rsid w:val="00D375D6"/>
    <w:rsid w:val="00D42D13"/>
    <w:rsid w:val="00D45BD9"/>
    <w:rsid w:val="00D54ED9"/>
    <w:rsid w:val="00D55FC2"/>
    <w:rsid w:val="00D65FA5"/>
    <w:rsid w:val="00D84861"/>
    <w:rsid w:val="00D8695A"/>
    <w:rsid w:val="00D96132"/>
    <w:rsid w:val="00D97514"/>
    <w:rsid w:val="00DB1543"/>
    <w:rsid w:val="00DB56B1"/>
    <w:rsid w:val="00DC3F82"/>
    <w:rsid w:val="00DD0CD5"/>
    <w:rsid w:val="00DD6F1C"/>
    <w:rsid w:val="00DE21CF"/>
    <w:rsid w:val="00DE2ED6"/>
    <w:rsid w:val="00DE3B43"/>
    <w:rsid w:val="00DF20DE"/>
    <w:rsid w:val="00DF7CAF"/>
    <w:rsid w:val="00E0257A"/>
    <w:rsid w:val="00E05EE3"/>
    <w:rsid w:val="00E06AEC"/>
    <w:rsid w:val="00E07923"/>
    <w:rsid w:val="00E102DA"/>
    <w:rsid w:val="00E177E4"/>
    <w:rsid w:val="00E27D06"/>
    <w:rsid w:val="00E30B3D"/>
    <w:rsid w:val="00E3291D"/>
    <w:rsid w:val="00E34FBD"/>
    <w:rsid w:val="00E42487"/>
    <w:rsid w:val="00E44636"/>
    <w:rsid w:val="00E4611C"/>
    <w:rsid w:val="00E50DEC"/>
    <w:rsid w:val="00E5153E"/>
    <w:rsid w:val="00E51982"/>
    <w:rsid w:val="00E61BFE"/>
    <w:rsid w:val="00E62DCA"/>
    <w:rsid w:val="00E62E49"/>
    <w:rsid w:val="00E675AA"/>
    <w:rsid w:val="00E71750"/>
    <w:rsid w:val="00E72429"/>
    <w:rsid w:val="00E755CF"/>
    <w:rsid w:val="00E75E64"/>
    <w:rsid w:val="00E805DC"/>
    <w:rsid w:val="00E81B3C"/>
    <w:rsid w:val="00E8275B"/>
    <w:rsid w:val="00E8798A"/>
    <w:rsid w:val="00EA5838"/>
    <w:rsid w:val="00EA689C"/>
    <w:rsid w:val="00EB0977"/>
    <w:rsid w:val="00EB7A5F"/>
    <w:rsid w:val="00EC4F10"/>
    <w:rsid w:val="00EC4F24"/>
    <w:rsid w:val="00EC52D9"/>
    <w:rsid w:val="00ED3335"/>
    <w:rsid w:val="00ED3E9A"/>
    <w:rsid w:val="00ED46F9"/>
    <w:rsid w:val="00ED4B67"/>
    <w:rsid w:val="00ED5E85"/>
    <w:rsid w:val="00EE499B"/>
    <w:rsid w:val="00EF3671"/>
    <w:rsid w:val="00EF6531"/>
    <w:rsid w:val="00EF6955"/>
    <w:rsid w:val="00F028B5"/>
    <w:rsid w:val="00F1536F"/>
    <w:rsid w:val="00F15CCC"/>
    <w:rsid w:val="00F163AC"/>
    <w:rsid w:val="00F20221"/>
    <w:rsid w:val="00F20FBE"/>
    <w:rsid w:val="00F2414A"/>
    <w:rsid w:val="00F31217"/>
    <w:rsid w:val="00F31F2D"/>
    <w:rsid w:val="00F36092"/>
    <w:rsid w:val="00F36533"/>
    <w:rsid w:val="00F40A6D"/>
    <w:rsid w:val="00F418DC"/>
    <w:rsid w:val="00F429E6"/>
    <w:rsid w:val="00F442DD"/>
    <w:rsid w:val="00F4439D"/>
    <w:rsid w:val="00F515BA"/>
    <w:rsid w:val="00F5578B"/>
    <w:rsid w:val="00F62115"/>
    <w:rsid w:val="00F64C24"/>
    <w:rsid w:val="00F65B44"/>
    <w:rsid w:val="00F708D3"/>
    <w:rsid w:val="00F7360F"/>
    <w:rsid w:val="00F74F50"/>
    <w:rsid w:val="00F753C0"/>
    <w:rsid w:val="00F775D9"/>
    <w:rsid w:val="00F81767"/>
    <w:rsid w:val="00F91789"/>
    <w:rsid w:val="00F93959"/>
    <w:rsid w:val="00FA6A2C"/>
    <w:rsid w:val="00FB3B50"/>
    <w:rsid w:val="00FB705C"/>
    <w:rsid w:val="00FC093B"/>
    <w:rsid w:val="00FD16DD"/>
    <w:rsid w:val="00FD2E95"/>
    <w:rsid w:val="00FD7F02"/>
    <w:rsid w:val="00FF1266"/>
    <w:rsid w:val="00FF79A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BD1F6E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C0DD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EF367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F367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C0DD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C0DD8"/>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AC0DD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EF3671"/>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EF3671"/>
    <w:rPr>
      <w:sz w:val="18"/>
      <w:szCs w:val="18"/>
    </w:rPr>
  </w:style>
  <w:style w:type="paragraph" w:styleId="CommentText">
    <w:name w:val="annotation text"/>
    <w:basedOn w:val="Normal"/>
    <w:link w:val="CommentTextChar"/>
    <w:uiPriority w:val="99"/>
    <w:semiHidden/>
    <w:unhideWhenUsed/>
    <w:rsid w:val="00EF3671"/>
  </w:style>
  <w:style w:type="character" w:customStyle="1" w:styleId="CommentTextChar">
    <w:name w:val="Comment Text Char"/>
    <w:basedOn w:val="DefaultParagraphFont"/>
    <w:link w:val="CommentText"/>
    <w:uiPriority w:val="99"/>
    <w:semiHidden/>
    <w:rsid w:val="00EF3671"/>
  </w:style>
  <w:style w:type="paragraph" w:styleId="CommentSubject">
    <w:name w:val="annotation subject"/>
    <w:basedOn w:val="CommentText"/>
    <w:next w:val="CommentText"/>
    <w:link w:val="CommentSubjectChar"/>
    <w:uiPriority w:val="99"/>
    <w:semiHidden/>
    <w:unhideWhenUsed/>
    <w:rsid w:val="00EF3671"/>
    <w:rPr>
      <w:b/>
      <w:bCs/>
      <w:sz w:val="20"/>
      <w:szCs w:val="20"/>
    </w:rPr>
  </w:style>
  <w:style w:type="character" w:customStyle="1" w:styleId="CommentSubjectChar">
    <w:name w:val="Comment Subject Char"/>
    <w:basedOn w:val="CommentTextChar"/>
    <w:link w:val="CommentSubject"/>
    <w:uiPriority w:val="99"/>
    <w:semiHidden/>
    <w:rsid w:val="00EF3671"/>
    <w:rPr>
      <w:b/>
      <w:bCs/>
      <w:sz w:val="20"/>
      <w:szCs w:val="20"/>
    </w:rPr>
  </w:style>
  <w:style w:type="paragraph" w:styleId="BalloonText">
    <w:name w:val="Balloon Text"/>
    <w:basedOn w:val="Normal"/>
    <w:link w:val="BalloonTextChar"/>
    <w:uiPriority w:val="99"/>
    <w:semiHidden/>
    <w:unhideWhenUsed/>
    <w:rsid w:val="00EF367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3671"/>
    <w:rPr>
      <w:rFonts w:ascii="Lucida Grande" w:hAnsi="Lucida Grande" w:cs="Lucida Grande"/>
      <w:sz w:val="18"/>
      <w:szCs w:val="18"/>
    </w:rPr>
  </w:style>
  <w:style w:type="character" w:customStyle="1" w:styleId="Heading3Char">
    <w:name w:val="Heading 3 Char"/>
    <w:basedOn w:val="DefaultParagraphFont"/>
    <w:link w:val="Heading3"/>
    <w:uiPriority w:val="9"/>
    <w:rsid w:val="00EF3671"/>
    <w:rPr>
      <w:rFonts w:asciiTheme="majorHAnsi" w:eastAsiaTheme="majorEastAsia" w:hAnsiTheme="majorHAnsi" w:cstheme="majorBidi"/>
      <w:b/>
      <w:bCs/>
      <w:color w:val="4F81BD" w:themeColor="accent1"/>
    </w:rPr>
  </w:style>
  <w:style w:type="paragraph" w:styleId="HTMLPreformatted">
    <w:name w:val="HTML Preformatted"/>
    <w:basedOn w:val="Normal"/>
    <w:link w:val="HTMLPreformattedChar"/>
    <w:uiPriority w:val="99"/>
    <w:semiHidden/>
    <w:unhideWhenUsed/>
    <w:rsid w:val="001705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1705F3"/>
    <w:rPr>
      <w:rFonts w:ascii="Courier" w:hAnsi="Courier" w:cs="Courier"/>
      <w:sz w:val="20"/>
      <w:szCs w:val="20"/>
    </w:rPr>
  </w:style>
  <w:style w:type="character" w:customStyle="1" w:styleId="sc0">
    <w:name w:val="sc0"/>
    <w:basedOn w:val="DefaultParagraphFont"/>
    <w:rsid w:val="001705F3"/>
  </w:style>
  <w:style w:type="character" w:customStyle="1" w:styleId="sc2">
    <w:name w:val="sc2"/>
    <w:basedOn w:val="DefaultParagraphFont"/>
    <w:rsid w:val="001705F3"/>
  </w:style>
  <w:style w:type="character" w:customStyle="1" w:styleId="kw2">
    <w:name w:val="kw2"/>
    <w:basedOn w:val="DefaultParagraphFont"/>
    <w:rsid w:val="001705F3"/>
  </w:style>
  <w:style w:type="character" w:customStyle="1" w:styleId="sy0">
    <w:name w:val="sy0"/>
    <w:basedOn w:val="DefaultParagraphFont"/>
    <w:rsid w:val="001705F3"/>
  </w:style>
  <w:style w:type="paragraph" w:styleId="Caption">
    <w:name w:val="caption"/>
    <w:basedOn w:val="Normal"/>
    <w:next w:val="Normal"/>
    <w:uiPriority w:val="35"/>
    <w:unhideWhenUsed/>
    <w:qFormat/>
    <w:rsid w:val="005758DD"/>
    <w:pPr>
      <w:spacing w:after="200"/>
    </w:pPr>
    <w:rPr>
      <w:b/>
      <w:bCs/>
      <w:color w:val="4F81BD" w:themeColor="accent1"/>
      <w:sz w:val="18"/>
      <w:szCs w:val="18"/>
    </w:rPr>
  </w:style>
  <w:style w:type="paragraph" w:styleId="DocumentMap">
    <w:name w:val="Document Map"/>
    <w:basedOn w:val="Normal"/>
    <w:link w:val="DocumentMapChar"/>
    <w:uiPriority w:val="99"/>
    <w:semiHidden/>
    <w:unhideWhenUsed/>
    <w:rsid w:val="00747AF8"/>
    <w:rPr>
      <w:rFonts w:ascii="Lucida Grande" w:hAnsi="Lucida Grande" w:cs="Lucida Grande"/>
    </w:rPr>
  </w:style>
  <w:style w:type="character" w:customStyle="1" w:styleId="DocumentMapChar">
    <w:name w:val="Document Map Char"/>
    <w:basedOn w:val="DefaultParagraphFont"/>
    <w:link w:val="DocumentMap"/>
    <w:uiPriority w:val="99"/>
    <w:semiHidden/>
    <w:rsid w:val="00747AF8"/>
    <w:rPr>
      <w:rFonts w:ascii="Lucida Grande" w:hAnsi="Lucida Grande" w:cs="Lucida Grande"/>
    </w:rPr>
  </w:style>
  <w:style w:type="paragraph" w:styleId="Revision">
    <w:name w:val="Revision"/>
    <w:hidden/>
    <w:uiPriority w:val="99"/>
    <w:semiHidden/>
    <w:rsid w:val="00747AF8"/>
  </w:style>
  <w:style w:type="paragraph" w:styleId="ListParagraph">
    <w:name w:val="List Paragraph"/>
    <w:basedOn w:val="Normal"/>
    <w:uiPriority w:val="34"/>
    <w:qFormat/>
    <w:rsid w:val="00C90D06"/>
    <w:pPr>
      <w:ind w:left="720"/>
      <w:contextualSpacing/>
    </w:pPr>
  </w:style>
  <w:style w:type="character" w:styleId="HTMLCode">
    <w:name w:val="HTML Code"/>
    <w:basedOn w:val="DefaultParagraphFont"/>
    <w:uiPriority w:val="99"/>
    <w:semiHidden/>
    <w:unhideWhenUsed/>
    <w:rsid w:val="00CD36BC"/>
    <w:rPr>
      <w:rFonts w:ascii="Courier" w:eastAsiaTheme="minorEastAsia" w:hAnsi="Courier" w:cs="Courier"/>
      <w:sz w:val="20"/>
      <w:szCs w:val="20"/>
    </w:rPr>
  </w:style>
  <w:style w:type="character" w:customStyle="1" w:styleId="kw1">
    <w:name w:val="kw1"/>
    <w:basedOn w:val="DefaultParagraphFont"/>
    <w:rsid w:val="00C90402"/>
  </w:style>
  <w:style w:type="character" w:customStyle="1" w:styleId="co2">
    <w:name w:val="co2"/>
    <w:basedOn w:val="DefaultParagraphFont"/>
    <w:rsid w:val="00C90402"/>
  </w:style>
  <w:style w:type="character" w:customStyle="1" w:styleId="br0">
    <w:name w:val="br0"/>
    <w:basedOn w:val="DefaultParagraphFont"/>
    <w:rsid w:val="00C90402"/>
  </w:style>
  <w:style w:type="character" w:customStyle="1" w:styleId="kw4">
    <w:name w:val="kw4"/>
    <w:basedOn w:val="DefaultParagraphFont"/>
    <w:rsid w:val="00C90402"/>
  </w:style>
  <w:style w:type="character" w:customStyle="1" w:styleId="kw3">
    <w:name w:val="kw3"/>
    <w:basedOn w:val="DefaultParagraphFont"/>
    <w:rsid w:val="00C90402"/>
  </w:style>
  <w:style w:type="character" w:customStyle="1" w:styleId="me1">
    <w:name w:val="me1"/>
    <w:basedOn w:val="DefaultParagraphFont"/>
    <w:rsid w:val="00C90402"/>
  </w:style>
  <w:style w:type="character" w:customStyle="1" w:styleId="st0">
    <w:name w:val="st0"/>
    <w:basedOn w:val="DefaultParagraphFont"/>
    <w:rsid w:val="00C90402"/>
  </w:style>
  <w:style w:type="character" w:styleId="Hyperlink">
    <w:name w:val="Hyperlink"/>
    <w:basedOn w:val="DefaultParagraphFont"/>
    <w:uiPriority w:val="99"/>
    <w:unhideWhenUsed/>
    <w:rsid w:val="00253264"/>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C0DD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EF367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F367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C0DD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C0DD8"/>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AC0DD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EF3671"/>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EF3671"/>
    <w:rPr>
      <w:sz w:val="18"/>
      <w:szCs w:val="18"/>
    </w:rPr>
  </w:style>
  <w:style w:type="paragraph" w:styleId="CommentText">
    <w:name w:val="annotation text"/>
    <w:basedOn w:val="Normal"/>
    <w:link w:val="CommentTextChar"/>
    <w:uiPriority w:val="99"/>
    <w:semiHidden/>
    <w:unhideWhenUsed/>
    <w:rsid w:val="00EF3671"/>
  </w:style>
  <w:style w:type="character" w:customStyle="1" w:styleId="CommentTextChar">
    <w:name w:val="Comment Text Char"/>
    <w:basedOn w:val="DefaultParagraphFont"/>
    <w:link w:val="CommentText"/>
    <w:uiPriority w:val="99"/>
    <w:semiHidden/>
    <w:rsid w:val="00EF3671"/>
  </w:style>
  <w:style w:type="paragraph" w:styleId="CommentSubject">
    <w:name w:val="annotation subject"/>
    <w:basedOn w:val="CommentText"/>
    <w:next w:val="CommentText"/>
    <w:link w:val="CommentSubjectChar"/>
    <w:uiPriority w:val="99"/>
    <w:semiHidden/>
    <w:unhideWhenUsed/>
    <w:rsid w:val="00EF3671"/>
    <w:rPr>
      <w:b/>
      <w:bCs/>
      <w:sz w:val="20"/>
      <w:szCs w:val="20"/>
    </w:rPr>
  </w:style>
  <w:style w:type="character" w:customStyle="1" w:styleId="CommentSubjectChar">
    <w:name w:val="Comment Subject Char"/>
    <w:basedOn w:val="CommentTextChar"/>
    <w:link w:val="CommentSubject"/>
    <w:uiPriority w:val="99"/>
    <w:semiHidden/>
    <w:rsid w:val="00EF3671"/>
    <w:rPr>
      <w:b/>
      <w:bCs/>
      <w:sz w:val="20"/>
      <w:szCs w:val="20"/>
    </w:rPr>
  </w:style>
  <w:style w:type="paragraph" w:styleId="BalloonText">
    <w:name w:val="Balloon Text"/>
    <w:basedOn w:val="Normal"/>
    <w:link w:val="BalloonTextChar"/>
    <w:uiPriority w:val="99"/>
    <w:semiHidden/>
    <w:unhideWhenUsed/>
    <w:rsid w:val="00EF367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3671"/>
    <w:rPr>
      <w:rFonts w:ascii="Lucida Grande" w:hAnsi="Lucida Grande" w:cs="Lucida Grande"/>
      <w:sz w:val="18"/>
      <w:szCs w:val="18"/>
    </w:rPr>
  </w:style>
  <w:style w:type="character" w:customStyle="1" w:styleId="Heading3Char">
    <w:name w:val="Heading 3 Char"/>
    <w:basedOn w:val="DefaultParagraphFont"/>
    <w:link w:val="Heading3"/>
    <w:uiPriority w:val="9"/>
    <w:rsid w:val="00EF3671"/>
    <w:rPr>
      <w:rFonts w:asciiTheme="majorHAnsi" w:eastAsiaTheme="majorEastAsia" w:hAnsiTheme="majorHAnsi" w:cstheme="majorBidi"/>
      <w:b/>
      <w:bCs/>
      <w:color w:val="4F81BD" w:themeColor="accent1"/>
    </w:rPr>
  </w:style>
  <w:style w:type="paragraph" w:styleId="HTMLPreformatted">
    <w:name w:val="HTML Preformatted"/>
    <w:basedOn w:val="Normal"/>
    <w:link w:val="HTMLPreformattedChar"/>
    <w:uiPriority w:val="99"/>
    <w:semiHidden/>
    <w:unhideWhenUsed/>
    <w:rsid w:val="001705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1705F3"/>
    <w:rPr>
      <w:rFonts w:ascii="Courier" w:hAnsi="Courier" w:cs="Courier"/>
      <w:sz w:val="20"/>
      <w:szCs w:val="20"/>
    </w:rPr>
  </w:style>
  <w:style w:type="character" w:customStyle="1" w:styleId="sc0">
    <w:name w:val="sc0"/>
    <w:basedOn w:val="DefaultParagraphFont"/>
    <w:rsid w:val="001705F3"/>
  </w:style>
  <w:style w:type="character" w:customStyle="1" w:styleId="sc2">
    <w:name w:val="sc2"/>
    <w:basedOn w:val="DefaultParagraphFont"/>
    <w:rsid w:val="001705F3"/>
  </w:style>
  <w:style w:type="character" w:customStyle="1" w:styleId="kw2">
    <w:name w:val="kw2"/>
    <w:basedOn w:val="DefaultParagraphFont"/>
    <w:rsid w:val="001705F3"/>
  </w:style>
  <w:style w:type="character" w:customStyle="1" w:styleId="sy0">
    <w:name w:val="sy0"/>
    <w:basedOn w:val="DefaultParagraphFont"/>
    <w:rsid w:val="001705F3"/>
  </w:style>
  <w:style w:type="paragraph" w:styleId="Caption">
    <w:name w:val="caption"/>
    <w:basedOn w:val="Normal"/>
    <w:next w:val="Normal"/>
    <w:uiPriority w:val="35"/>
    <w:unhideWhenUsed/>
    <w:qFormat/>
    <w:rsid w:val="005758DD"/>
    <w:pPr>
      <w:spacing w:after="200"/>
    </w:pPr>
    <w:rPr>
      <w:b/>
      <w:bCs/>
      <w:color w:val="4F81BD" w:themeColor="accent1"/>
      <w:sz w:val="18"/>
      <w:szCs w:val="18"/>
    </w:rPr>
  </w:style>
  <w:style w:type="paragraph" w:styleId="DocumentMap">
    <w:name w:val="Document Map"/>
    <w:basedOn w:val="Normal"/>
    <w:link w:val="DocumentMapChar"/>
    <w:uiPriority w:val="99"/>
    <w:semiHidden/>
    <w:unhideWhenUsed/>
    <w:rsid w:val="00747AF8"/>
    <w:rPr>
      <w:rFonts w:ascii="Lucida Grande" w:hAnsi="Lucida Grande" w:cs="Lucida Grande"/>
    </w:rPr>
  </w:style>
  <w:style w:type="character" w:customStyle="1" w:styleId="DocumentMapChar">
    <w:name w:val="Document Map Char"/>
    <w:basedOn w:val="DefaultParagraphFont"/>
    <w:link w:val="DocumentMap"/>
    <w:uiPriority w:val="99"/>
    <w:semiHidden/>
    <w:rsid w:val="00747AF8"/>
    <w:rPr>
      <w:rFonts w:ascii="Lucida Grande" w:hAnsi="Lucida Grande" w:cs="Lucida Grande"/>
    </w:rPr>
  </w:style>
  <w:style w:type="paragraph" w:styleId="Revision">
    <w:name w:val="Revision"/>
    <w:hidden/>
    <w:uiPriority w:val="99"/>
    <w:semiHidden/>
    <w:rsid w:val="00747AF8"/>
  </w:style>
  <w:style w:type="paragraph" w:styleId="ListParagraph">
    <w:name w:val="List Paragraph"/>
    <w:basedOn w:val="Normal"/>
    <w:uiPriority w:val="34"/>
    <w:qFormat/>
    <w:rsid w:val="00C90D06"/>
    <w:pPr>
      <w:ind w:left="720"/>
      <w:contextualSpacing/>
    </w:pPr>
  </w:style>
  <w:style w:type="character" w:styleId="HTMLCode">
    <w:name w:val="HTML Code"/>
    <w:basedOn w:val="DefaultParagraphFont"/>
    <w:uiPriority w:val="99"/>
    <w:semiHidden/>
    <w:unhideWhenUsed/>
    <w:rsid w:val="00CD36BC"/>
    <w:rPr>
      <w:rFonts w:ascii="Courier" w:eastAsiaTheme="minorEastAsia" w:hAnsi="Courier" w:cs="Courier"/>
      <w:sz w:val="20"/>
      <w:szCs w:val="20"/>
    </w:rPr>
  </w:style>
  <w:style w:type="character" w:customStyle="1" w:styleId="kw1">
    <w:name w:val="kw1"/>
    <w:basedOn w:val="DefaultParagraphFont"/>
    <w:rsid w:val="00C90402"/>
  </w:style>
  <w:style w:type="character" w:customStyle="1" w:styleId="co2">
    <w:name w:val="co2"/>
    <w:basedOn w:val="DefaultParagraphFont"/>
    <w:rsid w:val="00C90402"/>
  </w:style>
  <w:style w:type="character" w:customStyle="1" w:styleId="br0">
    <w:name w:val="br0"/>
    <w:basedOn w:val="DefaultParagraphFont"/>
    <w:rsid w:val="00C90402"/>
  </w:style>
  <w:style w:type="character" w:customStyle="1" w:styleId="kw4">
    <w:name w:val="kw4"/>
    <w:basedOn w:val="DefaultParagraphFont"/>
    <w:rsid w:val="00C90402"/>
  </w:style>
  <w:style w:type="character" w:customStyle="1" w:styleId="kw3">
    <w:name w:val="kw3"/>
    <w:basedOn w:val="DefaultParagraphFont"/>
    <w:rsid w:val="00C90402"/>
  </w:style>
  <w:style w:type="character" w:customStyle="1" w:styleId="me1">
    <w:name w:val="me1"/>
    <w:basedOn w:val="DefaultParagraphFont"/>
    <w:rsid w:val="00C90402"/>
  </w:style>
  <w:style w:type="character" w:customStyle="1" w:styleId="st0">
    <w:name w:val="st0"/>
    <w:basedOn w:val="DefaultParagraphFont"/>
    <w:rsid w:val="00C90402"/>
  </w:style>
  <w:style w:type="character" w:styleId="Hyperlink">
    <w:name w:val="Hyperlink"/>
    <w:basedOn w:val="DefaultParagraphFont"/>
    <w:uiPriority w:val="99"/>
    <w:unhideWhenUsed/>
    <w:rsid w:val="0025326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110730">
      <w:bodyDiv w:val="1"/>
      <w:marLeft w:val="0"/>
      <w:marRight w:val="0"/>
      <w:marTop w:val="0"/>
      <w:marBottom w:val="0"/>
      <w:divBdr>
        <w:top w:val="none" w:sz="0" w:space="0" w:color="auto"/>
        <w:left w:val="none" w:sz="0" w:space="0" w:color="auto"/>
        <w:bottom w:val="none" w:sz="0" w:space="0" w:color="auto"/>
        <w:right w:val="none" w:sz="0" w:space="0" w:color="auto"/>
      </w:divBdr>
    </w:div>
    <w:div w:id="44961339">
      <w:bodyDiv w:val="1"/>
      <w:marLeft w:val="0"/>
      <w:marRight w:val="0"/>
      <w:marTop w:val="0"/>
      <w:marBottom w:val="0"/>
      <w:divBdr>
        <w:top w:val="none" w:sz="0" w:space="0" w:color="auto"/>
        <w:left w:val="none" w:sz="0" w:space="0" w:color="auto"/>
        <w:bottom w:val="none" w:sz="0" w:space="0" w:color="auto"/>
        <w:right w:val="none" w:sz="0" w:space="0" w:color="auto"/>
      </w:divBdr>
    </w:div>
    <w:div w:id="426389334">
      <w:bodyDiv w:val="1"/>
      <w:marLeft w:val="0"/>
      <w:marRight w:val="0"/>
      <w:marTop w:val="0"/>
      <w:marBottom w:val="0"/>
      <w:divBdr>
        <w:top w:val="none" w:sz="0" w:space="0" w:color="auto"/>
        <w:left w:val="none" w:sz="0" w:space="0" w:color="auto"/>
        <w:bottom w:val="none" w:sz="0" w:space="0" w:color="auto"/>
        <w:right w:val="none" w:sz="0" w:space="0" w:color="auto"/>
      </w:divBdr>
    </w:div>
    <w:div w:id="708801189">
      <w:bodyDiv w:val="1"/>
      <w:marLeft w:val="0"/>
      <w:marRight w:val="0"/>
      <w:marTop w:val="0"/>
      <w:marBottom w:val="0"/>
      <w:divBdr>
        <w:top w:val="none" w:sz="0" w:space="0" w:color="auto"/>
        <w:left w:val="none" w:sz="0" w:space="0" w:color="auto"/>
        <w:bottom w:val="none" w:sz="0" w:space="0" w:color="auto"/>
        <w:right w:val="none" w:sz="0" w:space="0" w:color="auto"/>
      </w:divBdr>
    </w:div>
    <w:div w:id="780144095">
      <w:bodyDiv w:val="1"/>
      <w:marLeft w:val="0"/>
      <w:marRight w:val="0"/>
      <w:marTop w:val="0"/>
      <w:marBottom w:val="0"/>
      <w:divBdr>
        <w:top w:val="none" w:sz="0" w:space="0" w:color="auto"/>
        <w:left w:val="none" w:sz="0" w:space="0" w:color="auto"/>
        <w:bottom w:val="none" w:sz="0" w:space="0" w:color="auto"/>
        <w:right w:val="none" w:sz="0" w:space="0" w:color="auto"/>
      </w:divBdr>
    </w:div>
    <w:div w:id="802890661">
      <w:bodyDiv w:val="1"/>
      <w:marLeft w:val="0"/>
      <w:marRight w:val="0"/>
      <w:marTop w:val="0"/>
      <w:marBottom w:val="0"/>
      <w:divBdr>
        <w:top w:val="none" w:sz="0" w:space="0" w:color="auto"/>
        <w:left w:val="none" w:sz="0" w:space="0" w:color="auto"/>
        <w:bottom w:val="none" w:sz="0" w:space="0" w:color="auto"/>
        <w:right w:val="none" w:sz="0" w:space="0" w:color="auto"/>
      </w:divBdr>
    </w:div>
    <w:div w:id="808015787">
      <w:bodyDiv w:val="1"/>
      <w:marLeft w:val="0"/>
      <w:marRight w:val="0"/>
      <w:marTop w:val="0"/>
      <w:marBottom w:val="0"/>
      <w:divBdr>
        <w:top w:val="none" w:sz="0" w:space="0" w:color="auto"/>
        <w:left w:val="none" w:sz="0" w:space="0" w:color="auto"/>
        <w:bottom w:val="none" w:sz="0" w:space="0" w:color="auto"/>
        <w:right w:val="none" w:sz="0" w:space="0" w:color="auto"/>
      </w:divBdr>
    </w:div>
    <w:div w:id="835923061">
      <w:bodyDiv w:val="1"/>
      <w:marLeft w:val="0"/>
      <w:marRight w:val="0"/>
      <w:marTop w:val="0"/>
      <w:marBottom w:val="0"/>
      <w:divBdr>
        <w:top w:val="none" w:sz="0" w:space="0" w:color="auto"/>
        <w:left w:val="none" w:sz="0" w:space="0" w:color="auto"/>
        <w:bottom w:val="none" w:sz="0" w:space="0" w:color="auto"/>
        <w:right w:val="none" w:sz="0" w:space="0" w:color="auto"/>
      </w:divBdr>
    </w:div>
    <w:div w:id="888419805">
      <w:bodyDiv w:val="1"/>
      <w:marLeft w:val="0"/>
      <w:marRight w:val="0"/>
      <w:marTop w:val="0"/>
      <w:marBottom w:val="0"/>
      <w:divBdr>
        <w:top w:val="none" w:sz="0" w:space="0" w:color="auto"/>
        <w:left w:val="none" w:sz="0" w:space="0" w:color="auto"/>
        <w:bottom w:val="none" w:sz="0" w:space="0" w:color="auto"/>
        <w:right w:val="none" w:sz="0" w:space="0" w:color="auto"/>
      </w:divBdr>
    </w:div>
    <w:div w:id="1053700208">
      <w:bodyDiv w:val="1"/>
      <w:marLeft w:val="0"/>
      <w:marRight w:val="0"/>
      <w:marTop w:val="0"/>
      <w:marBottom w:val="0"/>
      <w:divBdr>
        <w:top w:val="none" w:sz="0" w:space="0" w:color="auto"/>
        <w:left w:val="none" w:sz="0" w:space="0" w:color="auto"/>
        <w:bottom w:val="none" w:sz="0" w:space="0" w:color="auto"/>
        <w:right w:val="none" w:sz="0" w:space="0" w:color="auto"/>
      </w:divBdr>
    </w:div>
    <w:div w:id="1174109951">
      <w:bodyDiv w:val="1"/>
      <w:marLeft w:val="0"/>
      <w:marRight w:val="0"/>
      <w:marTop w:val="0"/>
      <w:marBottom w:val="0"/>
      <w:divBdr>
        <w:top w:val="none" w:sz="0" w:space="0" w:color="auto"/>
        <w:left w:val="none" w:sz="0" w:space="0" w:color="auto"/>
        <w:bottom w:val="none" w:sz="0" w:space="0" w:color="auto"/>
        <w:right w:val="none" w:sz="0" w:space="0" w:color="auto"/>
      </w:divBdr>
    </w:div>
    <w:div w:id="1303197902">
      <w:bodyDiv w:val="1"/>
      <w:marLeft w:val="0"/>
      <w:marRight w:val="0"/>
      <w:marTop w:val="0"/>
      <w:marBottom w:val="0"/>
      <w:divBdr>
        <w:top w:val="none" w:sz="0" w:space="0" w:color="auto"/>
        <w:left w:val="none" w:sz="0" w:space="0" w:color="auto"/>
        <w:bottom w:val="none" w:sz="0" w:space="0" w:color="auto"/>
        <w:right w:val="none" w:sz="0" w:space="0" w:color="auto"/>
      </w:divBdr>
    </w:div>
    <w:div w:id="1382948475">
      <w:bodyDiv w:val="1"/>
      <w:marLeft w:val="0"/>
      <w:marRight w:val="0"/>
      <w:marTop w:val="0"/>
      <w:marBottom w:val="0"/>
      <w:divBdr>
        <w:top w:val="none" w:sz="0" w:space="0" w:color="auto"/>
        <w:left w:val="none" w:sz="0" w:space="0" w:color="auto"/>
        <w:bottom w:val="none" w:sz="0" w:space="0" w:color="auto"/>
        <w:right w:val="none" w:sz="0" w:space="0" w:color="auto"/>
      </w:divBdr>
    </w:div>
    <w:div w:id="1432508562">
      <w:bodyDiv w:val="1"/>
      <w:marLeft w:val="0"/>
      <w:marRight w:val="0"/>
      <w:marTop w:val="0"/>
      <w:marBottom w:val="0"/>
      <w:divBdr>
        <w:top w:val="none" w:sz="0" w:space="0" w:color="auto"/>
        <w:left w:val="none" w:sz="0" w:space="0" w:color="auto"/>
        <w:bottom w:val="none" w:sz="0" w:space="0" w:color="auto"/>
        <w:right w:val="none" w:sz="0" w:space="0" w:color="auto"/>
      </w:divBdr>
    </w:div>
    <w:div w:id="186975689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comments" Target="comments.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ED5A24-A870-EF4D-9C4C-26C6EAF170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23</Pages>
  <Words>7349</Words>
  <Characters>41893</Characters>
  <Application>Microsoft Macintosh Word</Application>
  <DocSecurity>0</DocSecurity>
  <Lines>349</Lines>
  <Paragraphs>98</Paragraphs>
  <ScaleCrop>false</ScaleCrop>
  <Company/>
  <LinksUpToDate>false</LinksUpToDate>
  <CharactersWithSpaces>491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Hellerøy</dc:creator>
  <cp:keywords/>
  <dc:description/>
  <cp:lastModifiedBy>Henrik Hellerøy</cp:lastModifiedBy>
  <cp:revision>42</cp:revision>
  <dcterms:created xsi:type="dcterms:W3CDTF">2013-02-24T12:21:00Z</dcterms:created>
  <dcterms:modified xsi:type="dcterms:W3CDTF">2013-03-28T16:25:00Z</dcterms:modified>
</cp:coreProperties>
</file>